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3DB7CA18" w14:textId="77777777" w:rsidR="00F9444C" w:rsidRDefault="00CB405C">
          <w:pPr>
            <w:pStyle w:val="NoSpacing"/>
          </w:pPr>
          <w:r>
            <w:t>Your Name</w:t>
          </w:r>
        </w:p>
      </w:sdtContent>
    </w:sdt>
    <w:p w14:paraId="4ED0DE00" w14:textId="77777777" w:rsidR="00E614DD" w:rsidRDefault="00590AB4">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3DE17354" w14:textId="77777777" w:rsidR="00E614DD" w:rsidRDefault="00590AB4">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0D122261" w14:textId="77777777" w:rsidR="00E614DD" w:rsidRDefault="00590AB4">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0BBD93F2" w14:textId="77777777" w:rsidR="006577E3" w:rsidRPr="00400524" w:rsidRDefault="00CB405C" w:rsidP="006577E3">
      <w:pPr>
        <w:ind w:left="720" w:hanging="720"/>
        <w:jc w:val="center"/>
        <w:rPr>
          <w:rFonts w:ascii="Times New Roman" w:hAnsi="Times New Roman" w:cs="Times New Roman"/>
          <w:color w:val="231F20"/>
        </w:rPr>
      </w:pPr>
      <w:r w:rsidRPr="00400524">
        <w:rPr>
          <w:rFonts w:ascii="Times New Roman" w:hAnsi="Times New Roman" w:cs="Times New Roman"/>
          <w:color w:val="231F20"/>
        </w:rPr>
        <w:t>Five Y</w:t>
      </w:r>
      <w:r w:rsidR="007627D5" w:rsidRPr="00400524">
        <w:rPr>
          <w:rFonts w:ascii="Times New Roman" w:hAnsi="Times New Roman" w:cs="Times New Roman"/>
          <w:color w:val="231F20"/>
        </w:rPr>
        <w:t>ears from N</w:t>
      </w:r>
      <w:r w:rsidRPr="00400524">
        <w:rPr>
          <w:rFonts w:ascii="Times New Roman" w:hAnsi="Times New Roman" w:cs="Times New Roman"/>
          <w:color w:val="231F20"/>
        </w:rPr>
        <w:t xml:space="preserve">ow </w:t>
      </w:r>
    </w:p>
    <w:p w14:paraId="02E160F1" w14:textId="77777777" w:rsidR="002B3CF0" w:rsidRDefault="00CB405C" w:rsidP="00D339EF">
      <w:pPr>
        <w:ind w:left="720" w:hanging="720"/>
        <w:rPr>
          <w:rFonts w:ascii="Times New Roman" w:hAnsi="Times New Roman" w:cs="Times New Roman"/>
          <w:b/>
          <w:color w:val="231F20"/>
        </w:rPr>
      </w:pPr>
      <w:r>
        <w:rPr>
          <w:rFonts w:ascii="Times New Roman" w:hAnsi="Times New Roman" w:cs="Times New Roman"/>
          <w:b/>
          <w:color w:val="231F20"/>
        </w:rPr>
        <w:t>Introduction</w:t>
      </w:r>
    </w:p>
    <w:p w14:paraId="1B50AF9B" w14:textId="77777777" w:rsidR="00D339EF" w:rsidRDefault="00CB405C" w:rsidP="002B3CF0">
      <w:pPr>
        <w:rPr>
          <w:rFonts w:ascii="Times New Roman" w:hAnsi="Times New Roman" w:cs="Times New Roman"/>
          <w:b/>
          <w:color w:val="231F20"/>
        </w:rPr>
      </w:pPr>
      <w:r>
        <w:rPr>
          <w:rFonts w:ascii="Times New Roman" w:hAnsi="Times New Roman" w:cs="Times New Roman"/>
          <w:color w:val="231F20"/>
        </w:rPr>
        <w:t xml:space="preserve">Is it possible that the literature like "And of clay we are </w:t>
      </w:r>
      <w:proofErr w:type="gramStart"/>
      <w:r>
        <w:rPr>
          <w:rFonts w:ascii="Times New Roman" w:hAnsi="Times New Roman" w:cs="Times New Roman"/>
          <w:color w:val="231F20"/>
        </w:rPr>
        <w:t>created</w:t>
      </w:r>
      <w:proofErr w:type="gramEnd"/>
      <w:r>
        <w:rPr>
          <w:rFonts w:ascii="Times New Roman" w:hAnsi="Times New Roman" w:cs="Times New Roman"/>
          <w:color w:val="231F20"/>
        </w:rPr>
        <w:t xml:space="preserve">" and "The Streetcar named desire" can be deemed worthy enough to be included in the curriculum five years from now? Yes. </w:t>
      </w:r>
      <w:r w:rsidR="00AC475E">
        <w:rPr>
          <w:rFonts w:ascii="Times New Roman" w:hAnsi="Times New Roman" w:cs="Times New Roman"/>
          <w:color w:val="231F20"/>
        </w:rPr>
        <w:t>The significance of these p</w:t>
      </w:r>
      <w:r w:rsidR="00C67B69">
        <w:rPr>
          <w:rFonts w:ascii="Times New Roman" w:hAnsi="Times New Roman" w:cs="Times New Roman"/>
          <w:color w:val="231F20"/>
        </w:rPr>
        <w:t xml:space="preserve">ieces </w:t>
      </w:r>
      <w:r w:rsidR="00AC475E">
        <w:rPr>
          <w:rFonts w:ascii="Times New Roman" w:hAnsi="Times New Roman" w:cs="Times New Roman"/>
          <w:color w:val="231F20"/>
        </w:rPr>
        <w:t>must be recognized to fulfill t</w:t>
      </w:r>
      <w:r w:rsidR="00DF3A2A">
        <w:rPr>
          <w:rFonts w:ascii="Times New Roman" w:hAnsi="Times New Roman" w:cs="Times New Roman"/>
          <w:color w:val="231F20"/>
        </w:rPr>
        <w:t xml:space="preserve">he basic purpose of literature that ensures preserving. </w:t>
      </w:r>
      <w:r w:rsidR="00090560">
        <w:rPr>
          <w:rFonts w:ascii="Times New Roman" w:hAnsi="Times New Roman" w:cs="Times New Roman"/>
          <w:color w:val="231F20"/>
        </w:rPr>
        <w:t xml:space="preserve">"And of Clay, </w:t>
      </w:r>
      <w:proofErr w:type="gramStart"/>
      <w:r w:rsidR="00090560">
        <w:rPr>
          <w:rFonts w:ascii="Times New Roman" w:hAnsi="Times New Roman" w:cs="Times New Roman"/>
          <w:color w:val="231F20"/>
        </w:rPr>
        <w:t>We</w:t>
      </w:r>
      <w:proofErr w:type="gramEnd"/>
      <w:r w:rsidR="00090560">
        <w:rPr>
          <w:rFonts w:ascii="Times New Roman" w:hAnsi="Times New Roman" w:cs="Times New Roman"/>
          <w:color w:val="231F20"/>
        </w:rPr>
        <w:t xml:space="preserve"> are Created" is a short story by Isabel Allende while "The streetcar named desire</w:t>
      </w:r>
      <w:r w:rsidR="00400524">
        <w:rPr>
          <w:rFonts w:ascii="Times New Roman" w:hAnsi="Times New Roman" w:cs="Times New Roman"/>
          <w:color w:val="231F20"/>
        </w:rPr>
        <w:t>"</w:t>
      </w:r>
      <w:r w:rsidR="00090560">
        <w:rPr>
          <w:rFonts w:ascii="Times New Roman" w:hAnsi="Times New Roman" w:cs="Times New Roman"/>
          <w:color w:val="231F20"/>
        </w:rPr>
        <w:t xml:space="preserve"> is a play written by</w:t>
      </w:r>
      <w:r w:rsidR="00400524">
        <w:rPr>
          <w:rFonts w:ascii="Times New Roman" w:hAnsi="Times New Roman" w:cs="Times New Roman"/>
          <w:color w:val="231F20"/>
        </w:rPr>
        <w:t xml:space="preserve"> the</w:t>
      </w:r>
      <w:r w:rsidR="00090560">
        <w:rPr>
          <w:rFonts w:ascii="Times New Roman" w:hAnsi="Times New Roman" w:cs="Times New Roman"/>
          <w:color w:val="231F20"/>
        </w:rPr>
        <w:t xml:space="preserve"> renowned author Tennessee </w:t>
      </w:r>
      <w:r w:rsidR="00C67B69">
        <w:rPr>
          <w:rFonts w:ascii="Times New Roman" w:hAnsi="Times New Roman" w:cs="Times New Roman"/>
          <w:color w:val="231F20"/>
        </w:rPr>
        <w:t xml:space="preserve">Williams. </w:t>
      </w:r>
      <w:r w:rsidR="001B3EB7">
        <w:rPr>
          <w:rFonts w:ascii="Times New Roman" w:hAnsi="Times New Roman" w:cs="Times New Roman"/>
          <w:color w:val="231F20"/>
        </w:rPr>
        <w:t xml:space="preserve">The essay provides reasons why these pieces should be considered a part of the syllabus five years from now. </w:t>
      </w:r>
      <w:r w:rsidR="001B3EB7">
        <w:rPr>
          <w:rFonts w:ascii="Times New Roman" w:hAnsi="Times New Roman" w:cs="Times New Roman"/>
          <w:color w:val="231F20"/>
        </w:rPr>
        <w:br/>
      </w:r>
      <w:r w:rsidR="001B3EB7" w:rsidRPr="001B3EB7">
        <w:rPr>
          <w:rFonts w:ascii="Times New Roman" w:hAnsi="Times New Roman" w:cs="Times New Roman"/>
          <w:b/>
          <w:color w:val="231F20"/>
        </w:rPr>
        <w:t>Discussion</w:t>
      </w:r>
    </w:p>
    <w:p w14:paraId="016D8DAE" w14:textId="1FBB9712" w:rsidR="001B3EB7" w:rsidRDefault="00CB405C" w:rsidP="002B3CF0">
      <w:pPr>
        <w:rPr>
          <w:rFonts w:ascii="Times New Roman" w:hAnsi="Times New Roman" w:cs="Times New Roman"/>
          <w:color w:val="231F20"/>
        </w:rPr>
      </w:pPr>
      <w:r>
        <w:rPr>
          <w:rFonts w:ascii="Times New Roman" w:hAnsi="Times New Roman" w:cs="Times New Roman"/>
          <w:color w:val="231F20"/>
        </w:rPr>
        <w:t>The most important reason why "And of Clay, We are Created'</w:t>
      </w:r>
      <w:r w:rsidR="00701DBF">
        <w:rPr>
          <w:rFonts w:ascii="Times New Roman" w:hAnsi="Times New Roman" w:cs="Times New Roman"/>
          <w:color w:val="231F20"/>
        </w:rPr>
        <w:t xml:space="preserve"> should be included in curriculum in five years from </w:t>
      </w:r>
      <w:proofErr w:type="gramStart"/>
      <w:r w:rsidR="00701DBF">
        <w:rPr>
          <w:rFonts w:ascii="Times New Roman" w:hAnsi="Times New Roman" w:cs="Times New Roman"/>
          <w:color w:val="231F20"/>
        </w:rPr>
        <w:t xml:space="preserve">now </w:t>
      </w:r>
      <w:r>
        <w:rPr>
          <w:rFonts w:ascii="Times New Roman" w:hAnsi="Times New Roman" w:cs="Times New Roman"/>
          <w:color w:val="231F20"/>
        </w:rPr>
        <w:t xml:space="preserve"> is</w:t>
      </w:r>
      <w:proofErr w:type="gramEnd"/>
      <w:r>
        <w:rPr>
          <w:rFonts w:ascii="Times New Roman" w:hAnsi="Times New Roman" w:cs="Times New Roman"/>
          <w:color w:val="231F20"/>
        </w:rPr>
        <w:t xml:space="preserve"> because it illustrates t</w:t>
      </w:r>
      <w:r w:rsidR="009B5D14">
        <w:rPr>
          <w:rFonts w:ascii="Times New Roman" w:hAnsi="Times New Roman" w:cs="Times New Roman"/>
          <w:color w:val="231F20"/>
        </w:rPr>
        <w:t xml:space="preserve">he real events of the 1985 earthquake in Colombia that featured </w:t>
      </w:r>
      <w:r w:rsidR="000B34B0">
        <w:rPr>
          <w:rFonts w:ascii="Times New Roman" w:hAnsi="Times New Roman" w:cs="Times New Roman"/>
          <w:color w:val="231F20"/>
        </w:rPr>
        <w:t>Azucena (</w:t>
      </w:r>
      <w:proofErr w:type="spellStart"/>
      <w:r w:rsidR="0072056C">
        <w:rPr>
          <w:rFonts w:ascii="Times New Roman" w:hAnsi="Times New Roman" w:cs="Times New Roman"/>
          <w:color w:val="231F20"/>
        </w:rPr>
        <w:t>Omayra</w:t>
      </w:r>
      <w:proofErr w:type="spellEnd"/>
      <w:r w:rsidR="009B5D14">
        <w:rPr>
          <w:rFonts w:ascii="Times New Roman" w:hAnsi="Times New Roman" w:cs="Times New Roman"/>
          <w:color w:val="231F20"/>
        </w:rPr>
        <w:t xml:space="preserve"> Sanchez</w:t>
      </w:r>
      <w:r w:rsidR="000B34B0">
        <w:rPr>
          <w:rFonts w:ascii="Times New Roman" w:hAnsi="Times New Roman" w:cs="Times New Roman"/>
          <w:color w:val="231F20"/>
        </w:rPr>
        <w:t>)</w:t>
      </w:r>
      <w:r w:rsidR="009B5D14">
        <w:rPr>
          <w:rFonts w:ascii="Times New Roman" w:hAnsi="Times New Roman" w:cs="Times New Roman"/>
          <w:color w:val="231F20"/>
        </w:rPr>
        <w:t xml:space="preserve"> as a victim. </w:t>
      </w:r>
      <w:r w:rsidR="00D30769">
        <w:rPr>
          <w:rFonts w:ascii="Times New Roman" w:hAnsi="Times New Roman" w:cs="Times New Roman"/>
          <w:color w:val="231F20"/>
        </w:rPr>
        <w:t xml:space="preserve">It is one of the stories from the </w:t>
      </w:r>
      <w:r>
        <w:rPr>
          <w:rFonts w:ascii="Times New Roman" w:hAnsi="Times New Roman" w:cs="Times New Roman"/>
          <w:color w:val="231F20"/>
        </w:rPr>
        <w:t>c</w:t>
      </w:r>
      <w:r w:rsidR="009B5D14">
        <w:rPr>
          <w:rFonts w:ascii="Times New Roman" w:hAnsi="Times New Roman" w:cs="Times New Roman"/>
          <w:color w:val="231F20"/>
        </w:rPr>
        <w:t>ollection of the stories depicting the life of Eva Luna who was also the narrator of the story.</w:t>
      </w:r>
      <w:r w:rsidR="000F1991">
        <w:rPr>
          <w:rFonts w:ascii="Times New Roman" w:hAnsi="Times New Roman" w:cs="Times New Roman"/>
          <w:color w:val="231F20"/>
        </w:rPr>
        <w:t xml:space="preserve"> The main character of the story</w:t>
      </w:r>
      <w:r w:rsidR="00400524">
        <w:rPr>
          <w:rFonts w:ascii="Times New Roman" w:hAnsi="Times New Roman" w:cs="Times New Roman"/>
          <w:color w:val="231F20"/>
        </w:rPr>
        <w:t>,</w:t>
      </w:r>
      <w:r w:rsidR="000F1991">
        <w:rPr>
          <w:rFonts w:ascii="Times New Roman" w:hAnsi="Times New Roman" w:cs="Times New Roman"/>
          <w:color w:val="231F20"/>
        </w:rPr>
        <w:t xml:space="preserve"> ‘Rolf Carle”</w:t>
      </w:r>
      <w:r w:rsidR="00D30769">
        <w:rPr>
          <w:rFonts w:ascii="Times New Roman" w:hAnsi="Times New Roman" w:cs="Times New Roman"/>
          <w:color w:val="231F20"/>
        </w:rPr>
        <w:t xml:space="preserve"> is a</w:t>
      </w:r>
      <w:r w:rsidR="0072056C">
        <w:rPr>
          <w:rFonts w:ascii="Times New Roman" w:hAnsi="Times New Roman" w:cs="Times New Roman"/>
          <w:color w:val="231F20"/>
        </w:rPr>
        <w:t xml:space="preserve"> lover of Eva Luna.</w:t>
      </w:r>
      <w:r w:rsidR="00001E2F">
        <w:rPr>
          <w:rFonts w:ascii="Times New Roman" w:hAnsi="Times New Roman" w:cs="Times New Roman"/>
          <w:color w:val="231F20"/>
        </w:rPr>
        <w:t xml:space="preserve"> Throughout the sto</w:t>
      </w:r>
      <w:r w:rsidR="00544373">
        <w:rPr>
          <w:rFonts w:ascii="Times New Roman" w:hAnsi="Times New Roman" w:cs="Times New Roman"/>
          <w:color w:val="231F20"/>
        </w:rPr>
        <w:t>ry, he remains by Azucena</w:t>
      </w:r>
      <w:r w:rsidR="00701DBF">
        <w:rPr>
          <w:rFonts w:ascii="Times New Roman" w:hAnsi="Times New Roman" w:cs="Times New Roman"/>
          <w:color w:val="231F20"/>
        </w:rPr>
        <w:t>’s</w:t>
      </w:r>
      <w:r w:rsidR="00544373">
        <w:rPr>
          <w:rFonts w:ascii="Times New Roman" w:hAnsi="Times New Roman" w:cs="Times New Roman"/>
          <w:color w:val="231F20"/>
        </w:rPr>
        <w:t xml:space="preserve"> </w:t>
      </w:r>
      <w:r w:rsidR="00001E2F">
        <w:rPr>
          <w:rFonts w:ascii="Times New Roman" w:hAnsi="Times New Roman" w:cs="Times New Roman"/>
          <w:color w:val="231F20"/>
        </w:rPr>
        <w:t>Side.</w:t>
      </w:r>
      <w:r w:rsidR="000A6ADA">
        <w:rPr>
          <w:rFonts w:ascii="Times New Roman" w:hAnsi="Times New Roman" w:cs="Times New Roman"/>
          <w:color w:val="231F20"/>
        </w:rPr>
        <w:t xml:space="preserve"> Allende tries to illustrate the notion of self-discovery through love by making use of delicate images and plotlines. The story starts with</w:t>
      </w:r>
      <w:r w:rsidR="00CD42A0">
        <w:rPr>
          <w:rFonts w:ascii="Times New Roman" w:hAnsi="Times New Roman" w:cs="Times New Roman"/>
          <w:color w:val="231F20"/>
        </w:rPr>
        <w:t>,</w:t>
      </w:r>
      <w:r w:rsidR="000A6ADA" w:rsidRPr="000A6ADA">
        <w:rPr>
          <w:rFonts w:ascii="Times New Roman" w:hAnsi="Times New Roman" w:cs="Times New Roman"/>
          <w:color w:val="231F20"/>
        </w:rPr>
        <w:t> “They discovered the girl’s head protruding from the mud</w:t>
      </w:r>
      <w:r w:rsidR="000A6ADA">
        <w:rPr>
          <w:rFonts w:ascii="Times New Roman" w:hAnsi="Times New Roman" w:cs="Times New Roman"/>
          <w:color w:val="231F20"/>
        </w:rPr>
        <w:t xml:space="preserve"> </w:t>
      </w:r>
      <w:r w:rsidR="000A6ADA" w:rsidRPr="000A6ADA">
        <w:rPr>
          <w:rFonts w:ascii="Times New Roman" w:hAnsi="Times New Roman" w:cs="Times New Roman"/>
          <w:color w:val="231F20"/>
        </w:rPr>
        <w:t>pit, eyes wide open, calling soundlessly,”</w:t>
      </w:r>
      <w:r w:rsidR="00C67B69">
        <w:rPr>
          <w:rFonts w:ascii="Times New Roman" w:hAnsi="Times New Roman" w:cs="Times New Roman"/>
          <w:color w:val="231F20"/>
        </w:rPr>
        <w:fldChar w:fldCharType="begin"/>
      </w:r>
      <w:r w:rsidR="00C67B69">
        <w:rPr>
          <w:rFonts w:ascii="Times New Roman" w:hAnsi="Times New Roman" w:cs="Times New Roman"/>
          <w:color w:val="231F20"/>
        </w:rPr>
        <w:instrText xml:space="preserve"> ADDIN ZOTERO_ITEM CSL_CITATION {"citationID":"y8NYPQ4p","properties":{"formattedCitation":"(Allende)","plainCitation":"(Allende)","noteIndex":0},"citationItems":[{"id":347,"uris":["http://zotero.org/users/local/CKNkWnK9/items/3N9FC3IT"],"uri":["http://zotero.org/users/local/CKNkWnK9/items/3N9FC3IT"],"itemData":{"id":347,"type":"book","title":"The Stories of Eva Luna","publisher":"Simon and Schuster","number-of-pages":"360","source":"Google Books","abstract":"Isabel Allende now ranks as one of the world's most beloved authors. In 1988, she introduced the world to Eva Luna, in a novel of the same name that recounted the adventurous life of a poor young Latin American woman who finds friendship, love, and some measure of worldly success through her powers as a storyteller. Her most ambitious novel up to that time, \"Eva Luna\" was described by the \"Washington Post\" as \"a cascade of stories [that] tumbles out before the reader, stories vivid, passionate and human.\" Returning to this tale by popular demand, Allende unveiled \"The Stories of Eva Luna\" in 1991. A treasure trove of brilliantly crafted tales, the book showed us once again why \"Eva Luna\" and her much-celebrated creator have won such a large and devoted readership.We begin with Rolf Carle, the European refugee, journalist, and lover who figured so largely in \"Eva Luna.\" Lying in bed with Eva Luna, he asks her to tell him a story. \"What about?\" she asks. \"Tell me a story you have never told anyone before. Make it up for me.\" And so she does, giving Rolf Carle and the reader twenty-three vibrant, enchanting demonstrations of her artistry. Here are \"compesinos\" and rich people, guerrillas and fortune-tellers, great beauties and tyrants, the foreign rendered indelibly familiar. Here is Clarisa, \"born before the city had electricity, she lived to see television coverage of the first astronaut levitating on the moon, and she died of amazement when the Pope came for a visit and was met in the street by homosexuals dressed up as nuns\"; here is El Capitan, who waited for forty years before proposing to his dancing partner; Horacio Fortunato, a circus owner and entrepreneur, whose encounterwith a languid foreign woman will force him to change his roguish ways even as he attempts to court her; Maurizia Rugieri, who abandons her husband and child for a young medical student, converting their life together into an opera of her own design; Nicholas Vidal, who \"had always known that a woman would cost him his life\" but never suspected that it would be the wife of Judge Hidalgo; Raid Halbi, once again displaying his concern and wisdom for the people of Agua Santa; Marcia Liberman, the wife of a European diplomat, whose brief affair with the President for Life of an unnamed Latin American country has startling rewards...Love, vengeance, nostalgia, compassion, irony -- Isabel Allende leaves no emotion untouched in these stories. Opulently imagined, stirringly told, they confirm her place as one of the world's leading writers.","ISBN":"978-0-684-87359-6","note":"Google-Books-ID: VtsL4KtmYykC","language":"en","author":[{"family":"Allende","given":"Isabel"}],"issued":{"date-parts":[["1999"]]}}}],"schema":"https://github.com/citation-style-language/schema/raw/master/csl-citation.json"} </w:instrText>
      </w:r>
      <w:r w:rsidR="00C67B69">
        <w:rPr>
          <w:rFonts w:ascii="Times New Roman" w:hAnsi="Times New Roman" w:cs="Times New Roman"/>
          <w:color w:val="231F20"/>
        </w:rPr>
        <w:fldChar w:fldCharType="separate"/>
      </w:r>
      <w:r w:rsidR="00C67B69" w:rsidRPr="00C67B69">
        <w:rPr>
          <w:rFonts w:ascii="Times New Roman" w:hAnsi="Times New Roman" w:cs="Times New Roman"/>
        </w:rPr>
        <w:t>(Allende)</w:t>
      </w:r>
      <w:r w:rsidR="00C67B69">
        <w:rPr>
          <w:rFonts w:ascii="Times New Roman" w:hAnsi="Times New Roman" w:cs="Times New Roman"/>
          <w:color w:val="231F20"/>
        </w:rPr>
        <w:fldChar w:fldCharType="end"/>
      </w:r>
      <w:r w:rsidR="00683DAA">
        <w:rPr>
          <w:rFonts w:ascii="Times New Roman" w:hAnsi="Times New Roman" w:cs="Times New Roman"/>
          <w:color w:val="231F20"/>
        </w:rPr>
        <w:t xml:space="preserve"> </w:t>
      </w:r>
      <w:r w:rsidR="000A6ADA">
        <w:rPr>
          <w:rFonts w:ascii="Times New Roman" w:hAnsi="Times New Roman" w:cs="Times New Roman"/>
          <w:color w:val="231F20"/>
        </w:rPr>
        <w:t xml:space="preserve">which not only gathers the audience's attention </w:t>
      </w:r>
      <w:r w:rsidR="00751BB8">
        <w:rPr>
          <w:rFonts w:ascii="Times New Roman" w:hAnsi="Times New Roman" w:cs="Times New Roman"/>
          <w:color w:val="231F20"/>
        </w:rPr>
        <w:t xml:space="preserve">by </w:t>
      </w:r>
      <w:r w:rsidR="00701DBF">
        <w:rPr>
          <w:rFonts w:ascii="Times New Roman" w:hAnsi="Times New Roman" w:cs="Times New Roman"/>
          <w:color w:val="231F20"/>
        </w:rPr>
        <w:t>dramatic appeal b</w:t>
      </w:r>
      <w:r w:rsidR="00751BB8">
        <w:rPr>
          <w:rFonts w:ascii="Times New Roman" w:hAnsi="Times New Roman" w:cs="Times New Roman"/>
          <w:color w:val="231F20"/>
        </w:rPr>
        <w:t xml:space="preserve">ut also contributes towards establishing the </w:t>
      </w:r>
      <w:r w:rsidR="00751BB8">
        <w:rPr>
          <w:rFonts w:ascii="Times New Roman" w:hAnsi="Times New Roman" w:cs="Times New Roman"/>
          <w:color w:val="231F20"/>
        </w:rPr>
        <w:lastRenderedPageBreak/>
        <w:t>theme of sight. While reading the plotline</w:t>
      </w:r>
      <w:r w:rsidR="00CD42A0">
        <w:rPr>
          <w:rFonts w:ascii="Times New Roman" w:hAnsi="Times New Roman" w:cs="Times New Roman"/>
          <w:color w:val="231F20"/>
        </w:rPr>
        <w:t>, the</w:t>
      </w:r>
      <w:r w:rsidR="00751BB8">
        <w:rPr>
          <w:rFonts w:ascii="Times New Roman" w:hAnsi="Times New Roman" w:cs="Times New Roman"/>
          <w:color w:val="231F20"/>
        </w:rPr>
        <w:t xml:space="preserve"> reader can feel the agony and fear that surrounds the whole story. The author herself has </w:t>
      </w:r>
      <w:r w:rsidR="00CD42A0">
        <w:rPr>
          <w:rFonts w:ascii="Times New Roman" w:hAnsi="Times New Roman" w:cs="Times New Roman"/>
          <w:color w:val="231F20"/>
        </w:rPr>
        <w:t>highlighted the importance of the</w:t>
      </w:r>
      <w:r w:rsidR="00751BB8">
        <w:rPr>
          <w:rFonts w:ascii="Times New Roman" w:hAnsi="Times New Roman" w:cs="Times New Roman"/>
          <w:color w:val="231F20"/>
        </w:rPr>
        <w:t xml:space="preserve"> novel in an interview with </w:t>
      </w:r>
      <w:r w:rsidR="007B4AF2">
        <w:rPr>
          <w:rFonts w:ascii="Times New Roman" w:hAnsi="Times New Roman" w:cs="Times New Roman"/>
          <w:color w:val="231F20"/>
        </w:rPr>
        <w:t>Marilyn Berlin Shell saying</w:t>
      </w:r>
      <w:r w:rsidR="00CD42A0">
        <w:rPr>
          <w:rFonts w:ascii="Times New Roman" w:hAnsi="Times New Roman" w:cs="Times New Roman"/>
          <w:color w:val="231F20"/>
        </w:rPr>
        <w:t>,</w:t>
      </w:r>
      <w:r w:rsidR="007B4AF2">
        <w:rPr>
          <w:rFonts w:ascii="Times New Roman" w:hAnsi="Times New Roman" w:cs="Times New Roman"/>
          <w:color w:val="231F20"/>
        </w:rPr>
        <w:t xml:space="preserve"> </w:t>
      </w:r>
      <w:r w:rsidR="007B4AF2" w:rsidRPr="007B4AF2">
        <w:rPr>
          <w:rFonts w:ascii="Times New Roman" w:hAnsi="Times New Roman" w:cs="Times New Roman"/>
          <w:color w:val="231F20"/>
        </w:rPr>
        <w:t>“</w:t>
      </w:r>
      <w:r w:rsidR="00CD42A0">
        <w:rPr>
          <w:rFonts w:ascii="Times New Roman" w:hAnsi="Times New Roman" w:cs="Times New Roman"/>
          <w:color w:val="231F20"/>
        </w:rPr>
        <w:t>T</w:t>
      </w:r>
      <w:r w:rsidR="007B4AF2" w:rsidRPr="007B4AF2">
        <w:rPr>
          <w:rFonts w:ascii="Times New Roman" w:hAnsi="Times New Roman" w:cs="Times New Roman"/>
          <w:color w:val="333333"/>
          <w:shd w:val="clear" w:color="auto" w:fill="FFFFFF"/>
        </w:rPr>
        <w:t xml:space="preserve">he face of </w:t>
      </w:r>
      <w:proofErr w:type="spellStart"/>
      <w:r w:rsidR="00816B6B" w:rsidRPr="007B4AF2">
        <w:rPr>
          <w:rFonts w:ascii="Times New Roman" w:hAnsi="Times New Roman" w:cs="Times New Roman"/>
          <w:color w:val="333333"/>
          <w:shd w:val="clear" w:color="auto" w:fill="FFFFFF"/>
        </w:rPr>
        <w:t>Omayra</w:t>
      </w:r>
      <w:proofErr w:type="spellEnd"/>
      <w:r w:rsidR="007B4AF2" w:rsidRPr="007B4AF2">
        <w:rPr>
          <w:rFonts w:ascii="Times New Roman" w:hAnsi="Times New Roman" w:cs="Times New Roman"/>
          <w:color w:val="333333"/>
          <w:shd w:val="clear" w:color="auto" w:fill="FFFFFF"/>
        </w:rPr>
        <w:t xml:space="preserve"> Sánchez, one of the thousands of victims of Colombia's </w:t>
      </w:r>
      <w:proofErr w:type="spellStart"/>
      <w:r w:rsidR="00816B6B">
        <w:rPr>
          <w:rFonts w:ascii="Times New Roman" w:hAnsi="Times New Roman" w:cs="Times New Roman"/>
          <w:color w:val="333333"/>
          <w:shd w:val="clear" w:color="auto" w:fill="FFFFFF"/>
        </w:rPr>
        <w:t>Nevado</w:t>
      </w:r>
      <w:proofErr w:type="spellEnd"/>
      <w:r w:rsidR="007B4AF2" w:rsidRPr="007B4AF2">
        <w:rPr>
          <w:rFonts w:ascii="Times New Roman" w:hAnsi="Times New Roman" w:cs="Times New Roman"/>
          <w:color w:val="333333"/>
          <w:shd w:val="clear" w:color="auto" w:fill="FFFFFF"/>
        </w:rPr>
        <w:t xml:space="preserve"> Ruiz volcanic eruption. The black eyes of that girl have haunted me</w:t>
      </w:r>
      <w:proofErr w:type="gramStart"/>
      <w:r w:rsidR="007B4AF2" w:rsidRPr="007B4AF2">
        <w:rPr>
          <w:rFonts w:ascii="Times New Roman" w:hAnsi="Times New Roman" w:cs="Times New Roman"/>
          <w:color w:val="333333"/>
          <w:shd w:val="clear" w:color="auto" w:fill="FFFFFF"/>
        </w:rPr>
        <w:t>. . . .</w:t>
      </w:r>
      <w:proofErr w:type="gramEnd"/>
      <w:r w:rsidR="007B4AF2" w:rsidRPr="007B4AF2">
        <w:rPr>
          <w:rFonts w:ascii="Times New Roman" w:hAnsi="Times New Roman" w:cs="Times New Roman"/>
          <w:color w:val="333333"/>
          <w:shd w:val="clear" w:color="auto" w:fill="FFFFFF"/>
        </w:rPr>
        <w:t xml:space="preserve"> She is telling me something. She is talking to me about patien</w:t>
      </w:r>
      <w:bookmarkStart w:id="0" w:name="_GoBack"/>
      <w:r w:rsidR="007B4AF2" w:rsidRPr="007B4AF2">
        <w:rPr>
          <w:rFonts w:ascii="Times New Roman" w:hAnsi="Times New Roman" w:cs="Times New Roman"/>
          <w:color w:val="333333"/>
          <w:shd w:val="clear" w:color="auto" w:fill="FFFFFF"/>
        </w:rPr>
        <w:t>ce, about endurance, about courage</w:t>
      </w:r>
      <w:r w:rsidR="007B4AF2">
        <w:rPr>
          <w:rFonts w:ascii="Times New Roman" w:hAnsi="Times New Roman" w:cs="Times New Roman"/>
          <w:color w:val="333333"/>
          <w:shd w:val="clear" w:color="auto" w:fill="FFFFFF"/>
        </w:rPr>
        <w:t>”</w:t>
      </w:r>
      <w:r w:rsidR="00D30769">
        <w:rPr>
          <w:rFonts w:ascii="Times New Roman" w:hAnsi="Times New Roman" w:cs="Times New Roman"/>
          <w:color w:val="333333"/>
          <w:shd w:val="clear" w:color="auto" w:fill="FFFFFF"/>
        </w:rPr>
        <w:t xml:space="preserve"> </w:t>
      </w:r>
      <w:r w:rsidR="00D30769">
        <w:rPr>
          <w:rFonts w:ascii="Times New Roman" w:hAnsi="Times New Roman" w:cs="Times New Roman"/>
          <w:color w:val="333333"/>
          <w:shd w:val="clear" w:color="auto" w:fill="FFFFFF"/>
        </w:rPr>
        <w:fldChar w:fldCharType="begin"/>
      </w:r>
      <w:r w:rsidR="00D30769">
        <w:rPr>
          <w:rFonts w:ascii="Times New Roman" w:hAnsi="Times New Roman" w:cs="Times New Roman"/>
          <w:color w:val="333333"/>
          <w:shd w:val="clear" w:color="auto" w:fill="FFFFFF"/>
        </w:rPr>
        <w:instrText xml:space="preserve"> ADDIN ZOTERO_ITEM CSL_CITATION {"citationID":"RNXpgyVY","properties":{"formattedCitation":"({\\i{}And of Clay Are We Created})","plainCitation":"(And of Clay Are We Created)","noteIndex":0},"citationItems":[{"id":353,"uris":["http://zotero.org/users/local/CKNkWnK9/items/XEGQF6JG"],"uri":["http://zotero.org/users/local/CKNkWnK9/items/XEGQF6JG"],"itemData":{"id":353,"type":"webpage","title":"And of Clay Are We Created","abstract":"And of Clay Are We Created&lt;BR&gt;&lt;BR&gt; Unlike many novelists, Isabel Allende did not train as a fiction writer by creating short stories before moving on to nove","URL":"https://academiclibrary.com/paper/8W5bYG9K","language":"en-us","accessed":{"date-parts":[["2019",11,26]]}}}],"schema":"https://github.com/citation-style-language/schema/raw/master/csl-citation.json"} </w:instrText>
      </w:r>
      <w:r w:rsidR="00D30769">
        <w:rPr>
          <w:rFonts w:ascii="Times New Roman" w:hAnsi="Times New Roman" w:cs="Times New Roman"/>
          <w:color w:val="333333"/>
          <w:shd w:val="clear" w:color="auto" w:fill="FFFFFF"/>
        </w:rPr>
        <w:fldChar w:fldCharType="separate"/>
      </w:r>
      <w:r w:rsidR="00D30769" w:rsidRPr="00D30769">
        <w:rPr>
          <w:rFonts w:ascii="Times New Roman" w:hAnsi="Times New Roman" w:cs="Times New Roman"/>
        </w:rPr>
        <w:t>(</w:t>
      </w:r>
      <w:r w:rsidR="00D30769" w:rsidRPr="00D30769">
        <w:rPr>
          <w:rFonts w:ascii="Times New Roman" w:hAnsi="Times New Roman" w:cs="Times New Roman"/>
          <w:i/>
          <w:iCs/>
        </w:rPr>
        <w:t>And of Clay Are We Created</w:t>
      </w:r>
      <w:r w:rsidR="00D30769" w:rsidRPr="00D30769">
        <w:rPr>
          <w:rFonts w:ascii="Times New Roman" w:hAnsi="Times New Roman" w:cs="Times New Roman"/>
        </w:rPr>
        <w:t>)</w:t>
      </w:r>
      <w:r w:rsidR="00D30769">
        <w:rPr>
          <w:rFonts w:ascii="Times New Roman" w:hAnsi="Times New Roman" w:cs="Times New Roman"/>
          <w:color w:val="333333"/>
          <w:shd w:val="clear" w:color="auto" w:fill="FFFFFF"/>
        </w:rPr>
        <w:fldChar w:fldCharType="end"/>
      </w:r>
      <w:r w:rsidR="007B4AF2">
        <w:rPr>
          <w:rFonts w:ascii="Times New Roman" w:hAnsi="Times New Roman" w:cs="Times New Roman"/>
          <w:color w:val="333333"/>
          <w:shd w:val="clear" w:color="auto" w:fill="FFFFFF"/>
        </w:rPr>
        <w:t xml:space="preserve"> which </w:t>
      </w:r>
      <w:r w:rsidR="00816B6B">
        <w:rPr>
          <w:rFonts w:ascii="Times New Roman" w:hAnsi="Times New Roman" w:cs="Times New Roman"/>
          <w:color w:val="333333"/>
          <w:shd w:val="clear" w:color="auto" w:fill="FFFFFF"/>
        </w:rPr>
        <w:t>demonstrate</w:t>
      </w:r>
      <w:r w:rsidR="007B4AF2">
        <w:rPr>
          <w:rFonts w:ascii="Times New Roman" w:hAnsi="Times New Roman" w:cs="Times New Roman"/>
          <w:color w:val="333333"/>
          <w:shd w:val="clear" w:color="auto" w:fill="FFFFFF"/>
        </w:rPr>
        <w:t xml:space="preserve">s </w:t>
      </w:r>
      <w:bookmarkEnd w:id="0"/>
      <w:r w:rsidR="007B4AF2">
        <w:rPr>
          <w:rFonts w:ascii="Times New Roman" w:hAnsi="Times New Roman" w:cs="Times New Roman"/>
          <w:color w:val="333333"/>
          <w:shd w:val="clear" w:color="auto" w:fill="FFFFFF"/>
        </w:rPr>
        <w:t>the impact the events have left on the Author.</w:t>
      </w:r>
      <w:r w:rsidR="00816B6B">
        <w:rPr>
          <w:rFonts w:ascii="Times New Roman" w:hAnsi="Times New Roman" w:cs="Times New Roman"/>
          <w:color w:val="333333"/>
          <w:shd w:val="clear" w:color="auto" w:fill="FFFFFF"/>
        </w:rPr>
        <w:t xml:space="preserve"> Allende has done a great job in the adaption of historical events into a fiction</w:t>
      </w:r>
      <w:r w:rsidR="00D30769">
        <w:rPr>
          <w:rFonts w:ascii="Times New Roman" w:hAnsi="Times New Roman" w:cs="Times New Roman"/>
          <w:color w:val="333333"/>
          <w:shd w:val="clear" w:color="auto" w:fill="FFFFFF"/>
        </w:rPr>
        <w:t xml:space="preserve"> novel</w:t>
      </w:r>
      <w:r w:rsidRPr="007B4AF2">
        <w:rPr>
          <w:rFonts w:ascii="Times New Roman" w:hAnsi="Times New Roman" w:cs="Times New Roman"/>
          <w:color w:val="231F20"/>
        </w:rPr>
        <w:t xml:space="preserve"> </w:t>
      </w:r>
      <w:r w:rsidR="00B41D09">
        <w:rPr>
          <w:rFonts w:ascii="Times New Roman" w:hAnsi="Times New Roman" w:cs="Times New Roman"/>
          <w:color w:val="231F20"/>
        </w:rPr>
        <w:t>which makes it worth</w:t>
      </w:r>
      <w:r w:rsidR="00D30769">
        <w:rPr>
          <w:rFonts w:ascii="Times New Roman" w:hAnsi="Times New Roman" w:cs="Times New Roman"/>
          <w:color w:val="231F20"/>
        </w:rPr>
        <w:t>y</w:t>
      </w:r>
      <w:r w:rsidR="00B41D09">
        <w:rPr>
          <w:rFonts w:ascii="Times New Roman" w:hAnsi="Times New Roman" w:cs="Times New Roman"/>
          <w:color w:val="231F20"/>
        </w:rPr>
        <w:t xml:space="preserve"> of appreciation. </w:t>
      </w:r>
    </w:p>
    <w:p w14:paraId="62E0F173" w14:textId="0758422D" w:rsidR="007A487A" w:rsidRDefault="00CB405C" w:rsidP="007A487A">
      <w:pPr>
        <w:ind w:firstLine="0"/>
        <w:rPr>
          <w:rFonts w:ascii="Times New Roman" w:hAnsi="Times New Roman" w:cs="Times New Roman"/>
        </w:rPr>
      </w:pPr>
      <w:r>
        <w:rPr>
          <w:rFonts w:ascii="Times New Roman" w:hAnsi="Times New Roman" w:cs="Times New Roman"/>
          <w:color w:val="231F20"/>
        </w:rPr>
        <w:t xml:space="preserve"> </w:t>
      </w:r>
      <w:r>
        <w:rPr>
          <w:rFonts w:ascii="Times New Roman" w:hAnsi="Times New Roman" w:cs="Times New Roman"/>
          <w:color w:val="231F20"/>
        </w:rPr>
        <w:tab/>
        <w:t xml:space="preserve">The reason why “The Streetcar named desire” should be made part of the curriculum five years from now is because it </w:t>
      </w:r>
      <w:r w:rsidR="000E166B">
        <w:rPr>
          <w:rFonts w:ascii="Times New Roman" w:hAnsi="Times New Roman" w:cs="Times New Roman"/>
          <w:color w:val="231F20"/>
        </w:rPr>
        <w:t xml:space="preserve">hits a chord with the society. </w:t>
      </w:r>
      <w:r w:rsidR="008C262E">
        <w:rPr>
          <w:rFonts w:ascii="Times New Roman" w:hAnsi="Times New Roman" w:cs="Times New Roman"/>
          <w:color w:val="231F20"/>
        </w:rPr>
        <w:t>A play is not just a source of</w:t>
      </w:r>
      <w:r w:rsidR="00D30769">
        <w:rPr>
          <w:rFonts w:ascii="Times New Roman" w:hAnsi="Times New Roman" w:cs="Times New Roman"/>
          <w:color w:val="231F20"/>
        </w:rPr>
        <w:t xml:space="preserve"> </w:t>
      </w:r>
      <w:r w:rsidR="00DA0022">
        <w:rPr>
          <w:rFonts w:ascii="Times New Roman" w:hAnsi="Times New Roman" w:cs="Times New Roman"/>
          <w:color w:val="231F20"/>
        </w:rPr>
        <w:t>entertainment,</w:t>
      </w:r>
      <w:r w:rsidR="00D30769">
        <w:rPr>
          <w:rFonts w:ascii="Times New Roman" w:hAnsi="Times New Roman" w:cs="Times New Roman"/>
          <w:color w:val="231F20"/>
        </w:rPr>
        <w:t xml:space="preserve"> but it also</w:t>
      </w:r>
      <w:r w:rsidR="008C262E">
        <w:rPr>
          <w:rFonts w:ascii="Times New Roman" w:hAnsi="Times New Roman" w:cs="Times New Roman"/>
          <w:color w:val="231F20"/>
        </w:rPr>
        <w:t xml:space="preserve"> incorporates various social conflicts that make it deep</w:t>
      </w:r>
      <w:r w:rsidR="00CD42A0">
        <w:rPr>
          <w:rFonts w:ascii="Times New Roman" w:hAnsi="Times New Roman" w:cs="Times New Roman"/>
          <w:color w:val="231F20"/>
        </w:rPr>
        <w:t>ly</w:t>
      </w:r>
      <w:r w:rsidR="008C262E">
        <w:rPr>
          <w:rFonts w:ascii="Times New Roman" w:hAnsi="Times New Roman" w:cs="Times New Roman"/>
          <w:color w:val="231F20"/>
        </w:rPr>
        <w:t xml:space="preserve"> relevant and useful. The author William has tried to convey it in a way that it touches the heart of the audience. Social conflicts depicted in the play </w:t>
      </w:r>
      <w:r w:rsidR="00CD42A0">
        <w:rPr>
          <w:rFonts w:ascii="Times New Roman" w:hAnsi="Times New Roman" w:cs="Times New Roman"/>
          <w:color w:val="231F20"/>
        </w:rPr>
        <w:t>are</w:t>
      </w:r>
      <w:r w:rsidR="008C262E">
        <w:rPr>
          <w:rFonts w:ascii="Times New Roman" w:hAnsi="Times New Roman" w:cs="Times New Roman"/>
          <w:color w:val="231F20"/>
        </w:rPr>
        <w:t xml:space="preserve"> mainly the conflict</w:t>
      </w:r>
      <w:r w:rsidR="00CD42A0">
        <w:rPr>
          <w:rFonts w:ascii="Times New Roman" w:hAnsi="Times New Roman" w:cs="Times New Roman"/>
          <w:color w:val="231F20"/>
        </w:rPr>
        <w:t>s</w:t>
      </w:r>
      <w:r w:rsidR="008C262E">
        <w:rPr>
          <w:rFonts w:ascii="Times New Roman" w:hAnsi="Times New Roman" w:cs="Times New Roman"/>
          <w:color w:val="231F20"/>
        </w:rPr>
        <w:t xml:space="preserve"> that arise due to society's different perception of a person's reality. </w:t>
      </w:r>
      <w:r w:rsidR="007913F0">
        <w:rPr>
          <w:rFonts w:ascii="Times New Roman" w:hAnsi="Times New Roman" w:cs="Times New Roman"/>
          <w:color w:val="231F20"/>
        </w:rPr>
        <w:t xml:space="preserve">Stanley along with other characters was under the impression that the Blanche outward appearance is a </w:t>
      </w:r>
      <w:r w:rsidR="00DA0022">
        <w:rPr>
          <w:rFonts w:ascii="Times New Roman" w:hAnsi="Times New Roman" w:cs="Times New Roman"/>
          <w:color w:val="231F20"/>
        </w:rPr>
        <w:t>actually a fake mask which she wears</w:t>
      </w:r>
      <w:r w:rsidR="003913FB">
        <w:rPr>
          <w:rFonts w:ascii="Times New Roman" w:hAnsi="Times New Roman" w:cs="Times New Roman"/>
          <w:color w:val="231F20"/>
        </w:rPr>
        <w:t xml:space="preserve"> to protect herself</w:t>
      </w:r>
      <w:r w:rsidR="00D30769">
        <w:rPr>
          <w:rFonts w:ascii="Times New Roman" w:hAnsi="Times New Roman" w:cs="Times New Roman"/>
          <w:color w:val="231F20"/>
        </w:rPr>
        <w:t xml:space="preserve"> </w:t>
      </w:r>
      <w:r w:rsidR="00D30769">
        <w:rPr>
          <w:rFonts w:ascii="Times New Roman" w:hAnsi="Times New Roman" w:cs="Times New Roman"/>
          <w:color w:val="231F20"/>
        </w:rPr>
        <w:fldChar w:fldCharType="begin"/>
      </w:r>
      <w:r w:rsidR="00D30769">
        <w:rPr>
          <w:rFonts w:ascii="Times New Roman" w:hAnsi="Times New Roman" w:cs="Times New Roman"/>
          <w:color w:val="231F20"/>
        </w:rPr>
        <w:instrText xml:space="preserve"> ADDIN ZOTERO_ITEM CSL_CITATION {"citationID":"lhs3qmtR","properties":{"formattedCitation":"(Williams)","plainCitation":"(Williams)","noteIndex":0},"citationItems":[{"id":349,"uris":["http://zotero.org/users/local/CKNkWnK9/items/WX68EPS8"],"uri":["http://zotero.org/users/local/CKNkWnK9/items/WX68EPS8"],"itemData":{"id":349,"type":"book","title":"A Streetcar Named Desire","publisher":"Amereon Limited","number-of-pages":"book","source":"Google Books","abstract":"The story of Blanche DuBois and her last grasp at happiness, and of Stanley Kowalski, the one who destroyed her chance. Copyright © Libri GmbH. All rights reserved.","ISBN":"978-0-8488-2699-4","language":"en","author":[{"family":"Williams","given":"Tennessee"}],"issued":{"date-parts":[["2004"]]}}}],"schema":"https://github.com/citation-style-language/schema/raw/master/csl-citation.json"} </w:instrText>
      </w:r>
      <w:r w:rsidR="00D30769">
        <w:rPr>
          <w:rFonts w:ascii="Times New Roman" w:hAnsi="Times New Roman" w:cs="Times New Roman"/>
          <w:color w:val="231F20"/>
        </w:rPr>
        <w:fldChar w:fldCharType="separate"/>
      </w:r>
      <w:r w:rsidR="00D30769" w:rsidRPr="00D30769">
        <w:rPr>
          <w:rFonts w:ascii="Times New Roman" w:hAnsi="Times New Roman" w:cs="Times New Roman"/>
        </w:rPr>
        <w:t>(Williams)</w:t>
      </w:r>
      <w:r w:rsidR="00D30769">
        <w:rPr>
          <w:rFonts w:ascii="Times New Roman" w:hAnsi="Times New Roman" w:cs="Times New Roman"/>
          <w:color w:val="231F20"/>
        </w:rPr>
        <w:fldChar w:fldCharType="end"/>
      </w:r>
      <w:r w:rsidR="003913FB">
        <w:rPr>
          <w:rFonts w:ascii="Times New Roman" w:hAnsi="Times New Roman" w:cs="Times New Roman"/>
          <w:color w:val="231F20"/>
        </w:rPr>
        <w:t>.</w:t>
      </w:r>
      <w:r w:rsidR="009227D9">
        <w:rPr>
          <w:rFonts w:ascii="Times New Roman" w:hAnsi="Times New Roman" w:cs="Times New Roman"/>
          <w:color w:val="231F20"/>
        </w:rPr>
        <w:t xml:space="preserve"> He seems to attack her faintest link: reality to expose her to the outside world. </w:t>
      </w:r>
      <w:r w:rsidR="00A17152">
        <w:rPr>
          <w:rFonts w:ascii="Times New Roman" w:hAnsi="Times New Roman" w:cs="Times New Roman"/>
          <w:color w:val="231F20"/>
        </w:rPr>
        <w:t xml:space="preserve">It also demonstrates the impact of conflict between a person's reality and fantasy. In the plot, Blanche seems to be delusional because she refuses to </w:t>
      </w:r>
      <w:r w:rsidR="00A17152" w:rsidRPr="00A17152">
        <w:rPr>
          <w:rFonts w:ascii="Times New Roman" w:hAnsi="Times New Roman" w:cs="Times New Roman"/>
        </w:rPr>
        <w:t>accept her reality</w:t>
      </w:r>
      <w:r w:rsidR="00D30769">
        <w:rPr>
          <w:rFonts w:ascii="Times New Roman" w:hAnsi="Times New Roman" w:cs="Times New Roman"/>
        </w:rPr>
        <w:t xml:space="preserve"> </w:t>
      </w:r>
      <w:r w:rsidR="00D30769">
        <w:rPr>
          <w:rFonts w:ascii="Times New Roman" w:hAnsi="Times New Roman" w:cs="Times New Roman"/>
        </w:rPr>
        <w:fldChar w:fldCharType="begin"/>
      </w:r>
      <w:r w:rsidR="00D30769">
        <w:rPr>
          <w:rFonts w:ascii="Times New Roman" w:hAnsi="Times New Roman" w:cs="Times New Roman"/>
        </w:rPr>
        <w:instrText xml:space="preserve"> ADDIN ZOTERO_ITEM CSL_CITATION {"citationID":"1ase3aB4","properties":{"formattedCitation":"(Williams)","plainCitation":"(Williams)","noteIndex":0},"citationItems":[{"id":349,"uris":["http://zotero.org/users/local/CKNkWnK9/items/WX68EPS8"],"uri":["http://zotero.org/users/local/CKNkWnK9/items/WX68EPS8"],"itemData":{"id":349,"type":"book","title":"A Streetcar Named Desire","publisher":"Amereon Limited","number-of-pages":"book","source":"Google Books","abstract":"The story of Blanche DuBois and her last grasp at happiness, and of Stanley Kowalski, the one who destroyed her chance. Copyright © Libri GmbH. All rights reserved.","ISBN":"978-0-8488-2699-4","language":"en","author":[{"family":"Williams","given":"Tennessee"}],"issued":{"date-parts":[["2004"]]}}}],"schema":"https://github.com/citation-style-language/schema/raw/master/csl-citation.json"} </w:instrText>
      </w:r>
      <w:r w:rsidR="00D30769">
        <w:rPr>
          <w:rFonts w:ascii="Times New Roman" w:hAnsi="Times New Roman" w:cs="Times New Roman"/>
        </w:rPr>
        <w:fldChar w:fldCharType="separate"/>
      </w:r>
      <w:r w:rsidR="00D30769" w:rsidRPr="00D30769">
        <w:rPr>
          <w:rFonts w:ascii="Times New Roman" w:hAnsi="Times New Roman" w:cs="Times New Roman"/>
        </w:rPr>
        <w:t>(Williams)</w:t>
      </w:r>
      <w:r w:rsidR="00D30769">
        <w:rPr>
          <w:rFonts w:ascii="Times New Roman" w:hAnsi="Times New Roman" w:cs="Times New Roman"/>
        </w:rPr>
        <w:fldChar w:fldCharType="end"/>
      </w:r>
      <w:r w:rsidR="00A17152" w:rsidRPr="00A17152">
        <w:rPr>
          <w:rFonts w:ascii="Times New Roman" w:hAnsi="Times New Roman" w:cs="Times New Roman"/>
        </w:rPr>
        <w:t>. By hiding her traumatic past, she seeks a genuine social and emotional acceptance. “Both Blanche’s drinking and her endless hot baths suggest that she is attempting to wash away her past and emerge through a sort of watery purgatory”</w:t>
      </w:r>
      <w:r w:rsidR="00AD0227">
        <w:rPr>
          <w:rFonts w:ascii="Times New Roman" w:hAnsi="Times New Roman" w:cs="Times New Roman"/>
        </w:rPr>
        <w:t xml:space="preserve"> </w:t>
      </w:r>
      <w:r w:rsidR="00AD0227">
        <w:rPr>
          <w:rFonts w:ascii="Times New Roman" w:hAnsi="Times New Roman" w:cs="Times New Roman"/>
        </w:rPr>
        <w:fldChar w:fldCharType="begin"/>
      </w:r>
      <w:r w:rsidR="00AD0227">
        <w:rPr>
          <w:rFonts w:ascii="Times New Roman" w:hAnsi="Times New Roman" w:cs="Times New Roman"/>
        </w:rPr>
        <w:instrText xml:space="preserve"> ADDIN ZOTERO_ITEM CSL_CITATION {"citationID":"emkCBfga","properties":{"formattedCitation":"(\\uc0\\u8220{}A Streetcar Named Desire\\uc0\\u8221{})","plainCitation":"(“A Streetcar Named Desire”)","noteIndex":0},"citationItems":[{"id":351,"uris":["http://zotero.org/users/local/CKNkWnK9/items/UQAC5WPW"],"uri":["http://zotero.org/users/local/CKNkWnK9/items/UQAC5WPW"],"itemData":{"id":351,"type":"webpage","title":"A Streetcar Named Desire: Social Conflict Analysis","container-title":"Owlcation","abstract":"Character, thematic, and social analysis of  A Streetcar Named Desire, by Tennessee Williams. This play has several intriguing themes, which I will discuss. Thank you for reading!","URL":"https://owlcation.com/humanities/A-Streetcar-Named-Desire-by-Tennessee-Williams","title-short":"A Streetcar Named Desire","language":"en","accessed":{"date-parts":[["2019",11,26]]}}}],"schema":"https://github.com/citation-style-language/schema/raw/master/csl-citation.json"} </w:instrText>
      </w:r>
      <w:r w:rsidR="00AD0227">
        <w:rPr>
          <w:rFonts w:ascii="Times New Roman" w:hAnsi="Times New Roman" w:cs="Times New Roman"/>
        </w:rPr>
        <w:fldChar w:fldCharType="separate"/>
      </w:r>
      <w:r w:rsidR="00AD0227" w:rsidRPr="00AD0227">
        <w:rPr>
          <w:rFonts w:ascii="Times New Roman" w:hAnsi="Times New Roman" w:cs="Times New Roman"/>
        </w:rPr>
        <w:t>(“A Streetcar Named Desire”)</w:t>
      </w:r>
      <w:r w:rsidR="00AD0227">
        <w:rPr>
          <w:rFonts w:ascii="Times New Roman" w:hAnsi="Times New Roman" w:cs="Times New Roman"/>
        </w:rPr>
        <w:fldChar w:fldCharType="end"/>
      </w:r>
      <w:r w:rsidR="00A17152">
        <w:rPr>
          <w:rFonts w:ascii="Times New Roman" w:hAnsi="Times New Roman" w:cs="Times New Roman"/>
        </w:rPr>
        <w:t>. Moreover, the play tr</w:t>
      </w:r>
      <w:r w:rsidR="008C5800">
        <w:rPr>
          <w:rFonts w:ascii="Times New Roman" w:hAnsi="Times New Roman" w:cs="Times New Roman"/>
        </w:rPr>
        <w:t>ies</w:t>
      </w:r>
      <w:r w:rsidR="00A17152">
        <w:rPr>
          <w:rFonts w:ascii="Times New Roman" w:hAnsi="Times New Roman" w:cs="Times New Roman"/>
        </w:rPr>
        <w:t xml:space="preserve"> to demonstrate</w:t>
      </w:r>
      <w:r w:rsidR="002F78CF">
        <w:rPr>
          <w:rFonts w:ascii="Times New Roman" w:hAnsi="Times New Roman" w:cs="Times New Roman"/>
        </w:rPr>
        <w:t xml:space="preserve"> the fact that is in favor of individualism by refusing to accept </w:t>
      </w:r>
      <w:r w:rsidR="002F78CF">
        <w:rPr>
          <w:rFonts w:ascii="Times New Roman" w:hAnsi="Times New Roman" w:cs="Times New Roman"/>
        </w:rPr>
        <w:lastRenderedPageBreak/>
        <w:t>women's victimization. The society wanted</w:t>
      </w:r>
      <w:r w:rsidR="00B862A4">
        <w:rPr>
          <w:rFonts w:ascii="Times New Roman" w:hAnsi="Times New Roman" w:cs="Times New Roman"/>
        </w:rPr>
        <w:t xml:space="preserve"> Blanche and women like her to</w:t>
      </w:r>
      <w:r w:rsidR="003E32B5">
        <w:rPr>
          <w:rFonts w:ascii="Times New Roman" w:hAnsi="Times New Roman" w:cs="Times New Roman"/>
        </w:rPr>
        <w:t xml:space="preserve"> submit to </w:t>
      </w:r>
      <w:proofErr w:type="gramStart"/>
      <w:r w:rsidR="003E32B5">
        <w:rPr>
          <w:rFonts w:ascii="Times New Roman" w:hAnsi="Times New Roman" w:cs="Times New Roman"/>
        </w:rPr>
        <w:t>men</w:t>
      </w:r>
      <w:proofErr w:type="gramEnd"/>
      <w:r w:rsidR="003E32B5">
        <w:rPr>
          <w:rFonts w:ascii="Times New Roman" w:hAnsi="Times New Roman" w:cs="Times New Roman"/>
        </w:rPr>
        <w:t xml:space="preserve"> but she refused. </w:t>
      </w:r>
      <w:r w:rsidR="00683DAA">
        <w:rPr>
          <w:rFonts w:ascii="Times New Roman" w:hAnsi="Times New Roman" w:cs="Times New Roman"/>
        </w:rPr>
        <w:t xml:space="preserve">               </w:t>
      </w:r>
    </w:p>
    <w:p w14:paraId="6A9BAD2E" w14:textId="77777777" w:rsidR="00C67B69" w:rsidRDefault="00C67B69" w:rsidP="007A487A">
      <w:pPr>
        <w:ind w:firstLine="0"/>
        <w:rPr>
          <w:rFonts w:ascii="Times New Roman" w:hAnsi="Times New Roman" w:cs="Times New Roman"/>
          <w:b/>
        </w:rPr>
      </w:pPr>
    </w:p>
    <w:p w14:paraId="714FB24C" w14:textId="77777777" w:rsidR="003E32B5" w:rsidRDefault="00CB405C" w:rsidP="007A487A">
      <w:pPr>
        <w:ind w:firstLine="0"/>
        <w:rPr>
          <w:rFonts w:ascii="Times New Roman" w:hAnsi="Times New Roman" w:cs="Times New Roman"/>
          <w:b/>
        </w:rPr>
      </w:pPr>
      <w:r w:rsidRPr="003E32B5">
        <w:rPr>
          <w:rFonts w:ascii="Times New Roman" w:hAnsi="Times New Roman" w:cs="Times New Roman"/>
          <w:b/>
        </w:rPr>
        <w:t>Conclusion</w:t>
      </w:r>
    </w:p>
    <w:p w14:paraId="1977FFBA" w14:textId="2E6AFAE0" w:rsidR="00591641" w:rsidRDefault="00CB405C" w:rsidP="007A487A">
      <w:pPr>
        <w:ind w:firstLine="0"/>
        <w:rPr>
          <w:rFonts w:ascii="Times New Roman" w:hAnsi="Times New Roman" w:cs="Times New Roman"/>
          <w:color w:val="231F20"/>
        </w:rPr>
      </w:pPr>
      <w:r>
        <w:rPr>
          <w:rFonts w:ascii="Times New Roman" w:hAnsi="Times New Roman" w:cs="Times New Roman"/>
          <w:b/>
        </w:rPr>
        <w:tab/>
      </w:r>
      <w:proofErr w:type="gramStart"/>
      <w:r>
        <w:rPr>
          <w:rFonts w:ascii="Times New Roman" w:hAnsi="Times New Roman" w:cs="Times New Roman"/>
        </w:rPr>
        <w:t>Both of these</w:t>
      </w:r>
      <w:proofErr w:type="gramEnd"/>
      <w:r>
        <w:rPr>
          <w:rFonts w:ascii="Times New Roman" w:hAnsi="Times New Roman" w:cs="Times New Roman"/>
        </w:rPr>
        <w:t xml:space="preserve"> literary pieces have a different reason why they should be deemed worthy of incorporation into the curriculum 5 years for now. Although "And of Clay, we are created" is a piece of fiction but it is based on the real-life events of the 1985 volcanic eruption in Columbia which gives the message of self-acceptance through love which is needed in this society. </w:t>
      </w:r>
      <w:r>
        <w:rPr>
          <w:rFonts w:ascii="Times New Roman" w:hAnsi="Times New Roman" w:cs="Times New Roman"/>
          <w:color w:val="231F20"/>
        </w:rPr>
        <w:t xml:space="preserve">“The Streetcar named desire” is a significant piece that </w:t>
      </w:r>
      <w:r w:rsidR="00093F67">
        <w:rPr>
          <w:rFonts w:ascii="Times New Roman" w:hAnsi="Times New Roman" w:cs="Times New Roman"/>
          <w:color w:val="231F20"/>
        </w:rPr>
        <w:t xml:space="preserve">addresses the major conflicts and issues </w:t>
      </w:r>
      <w:r w:rsidR="00235BBD">
        <w:rPr>
          <w:rFonts w:ascii="Times New Roman" w:hAnsi="Times New Roman" w:cs="Times New Roman"/>
          <w:color w:val="231F20"/>
        </w:rPr>
        <w:t xml:space="preserve">faced by </w:t>
      </w:r>
      <w:r w:rsidR="00093F67">
        <w:rPr>
          <w:rFonts w:ascii="Times New Roman" w:hAnsi="Times New Roman" w:cs="Times New Roman"/>
          <w:color w:val="231F20"/>
        </w:rPr>
        <w:t>society a</w:t>
      </w:r>
      <w:r w:rsidR="008C5FD5">
        <w:rPr>
          <w:rFonts w:ascii="Times New Roman" w:hAnsi="Times New Roman" w:cs="Times New Roman"/>
          <w:color w:val="231F20"/>
        </w:rPr>
        <w:t>nd a</w:t>
      </w:r>
      <w:r w:rsidR="00AD0227">
        <w:rPr>
          <w:rFonts w:ascii="Times New Roman" w:hAnsi="Times New Roman" w:cs="Times New Roman"/>
          <w:color w:val="231F20"/>
        </w:rPr>
        <w:t xml:space="preserve"> person </w:t>
      </w:r>
      <w:r w:rsidR="00235BBD">
        <w:rPr>
          <w:rFonts w:ascii="Times New Roman" w:hAnsi="Times New Roman" w:cs="Times New Roman"/>
          <w:color w:val="231F20"/>
        </w:rPr>
        <w:t xml:space="preserve">and </w:t>
      </w:r>
      <w:r w:rsidR="008C5FD5">
        <w:rPr>
          <w:rFonts w:ascii="Times New Roman" w:hAnsi="Times New Roman" w:cs="Times New Roman"/>
          <w:color w:val="231F20"/>
        </w:rPr>
        <w:t>are</w:t>
      </w:r>
      <w:r w:rsidR="00235BBD">
        <w:rPr>
          <w:rFonts w:ascii="Times New Roman" w:hAnsi="Times New Roman" w:cs="Times New Roman"/>
          <w:color w:val="231F20"/>
        </w:rPr>
        <w:t xml:space="preserve"> not taken under consideration.</w:t>
      </w:r>
    </w:p>
    <w:p w14:paraId="2B9A4EA0" w14:textId="77777777" w:rsidR="00591641" w:rsidRDefault="00CB405C">
      <w:pPr>
        <w:suppressAutoHyphens w:val="0"/>
        <w:rPr>
          <w:rFonts w:ascii="Times New Roman" w:hAnsi="Times New Roman" w:cs="Times New Roman"/>
          <w:color w:val="231F20"/>
        </w:rPr>
      </w:pPr>
      <w:r>
        <w:rPr>
          <w:rFonts w:ascii="Times New Roman" w:hAnsi="Times New Roman" w:cs="Times New Roman"/>
          <w:color w:val="231F20"/>
        </w:rPr>
        <w:br w:type="page"/>
      </w:r>
    </w:p>
    <w:p w14:paraId="59C7119C" w14:textId="77777777" w:rsidR="003E32B5" w:rsidRDefault="00CB405C" w:rsidP="007A487A">
      <w:pPr>
        <w:ind w:firstLine="0"/>
        <w:rPr>
          <w:rFonts w:ascii="Times New Roman" w:hAnsi="Times New Roman" w:cs="Times New Roman"/>
          <w:b/>
        </w:rPr>
      </w:pPr>
      <w:r w:rsidRPr="003A1539">
        <w:rPr>
          <w:rFonts w:ascii="Times New Roman" w:hAnsi="Times New Roman" w:cs="Times New Roman"/>
          <w:b/>
        </w:rPr>
        <w:lastRenderedPageBreak/>
        <w:t>Works Cited</w:t>
      </w:r>
    </w:p>
    <w:p w14:paraId="44FB846F" w14:textId="77777777" w:rsidR="003A1539" w:rsidRPr="003A1539" w:rsidRDefault="00CB405C" w:rsidP="003A1539">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3A1539">
        <w:rPr>
          <w:rFonts w:ascii="Times New Roman" w:hAnsi="Times New Roman" w:cs="Times New Roman"/>
        </w:rPr>
        <w:t xml:space="preserve">“A Streetcar Named Desire: Social Conflict Analysis.” </w:t>
      </w:r>
      <w:r w:rsidRPr="003A1539">
        <w:rPr>
          <w:rFonts w:ascii="Times New Roman" w:hAnsi="Times New Roman" w:cs="Times New Roman"/>
          <w:i/>
          <w:iCs/>
        </w:rPr>
        <w:t>Owlcation</w:t>
      </w:r>
      <w:r w:rsidRPr="003A1539">
        <w:rPr>
          <w:rFonts w:ascii="Times New Roman" w:hAnsi="Times New Roman" w:cs="Times New Roman"/>
        </w:rPr>
        <w:t>, https://owlcation.com/humanities/A-Streetcar-Named-Desire-by-Tennessee-Williams. Accessed 26 Nov. 2019.</w:t>
      </w:r>
    </w:p>
    <w:p w14:paraId="00146C59" w14:textId="77777777" w:rsidR="003A1539" w:rsidRPr="003A1539" w:rsidRDefault="00CB405C" w:rsidP="003A1539">
      <w:pPr>
        <w:pStyle w:val="Bibliography"/>
        <w:rPr>
          <w:rFonts w:ascii="Times New Roman" w:hAnsi="Times New Roman" w:cs="Times New Roman"/>
        </w:rPr>
      </w:pPr>
      <w:r w:rsidRPr="003A1539">
        <w:rPr>
          <w:rFonts w:ascii="Times New Roman" w:hAnsi="Times New Roman" w:cs="Times New Roman"/>
        </w:rPr>
        <w:t xml:space="preserve">Allende, Isabel. </w:t>
      </w:r>
      <w:r w:rsidRPr="003A1539">
        <w:rPr>
          <w:rFonts w:ascii="Times New Roman" w:hAnsi="Times New Roman" w:cs="Times New Roman"/>
          <w:i/>
          <w:iCs/>
        </w:rPr>
        <w:t>The Stories of Eva Luna</w:t>
      </w:r>
      <w:r w:rsidRPr="003A1539">
        <w:rPr>
          <w:rFonts w:ascii="Times New Roman" w:hAnsi="Times New Roman" w:cs="Times New Roman"/>
        </w:rPr>
        <w:t>. Simon and Schuster, 1999.</w:t>
      </w:r>
    </w:p>
    <w:p w14:paraId="2A8D3387" w14:textId="77777777" w:rsidR="003A1539" w:rsidRPr="003A1539" w:rsidRDefault="00CB405C" w:rsidP="003A1539">
      <w:pPr>
        <w:pStyle w:val="Bibliography"/>
        <w:rPr>
          <w:rFonts w:ascii="Times New Roman" w:hAnsi="Times New Roman" w:cs="Times New Roman"/>
        </w:rPr>
      </w:pPr>
      <w:r w:rsidRPr="003A1539">
        <w:rPr>
          <w:rFonts w:ascii="Times New Roman" w:hAnsi="Times New Roman" w:cs="Times New Roman"/>
          <w:i/>
          <w:iCs/>
        </w:rPr>
        <w:t>And of Clay Are We Created</w:t>
      </w:r>
      <w:r w:rsidRPr="003A1539">
        <w:rPr>
          <w:rFonts w:ascii="Times New Roman" w:hAnsi="Times New Roman" w:cs="Times New Roman"/>
        </w:rPr>
        <w:t>. https://academiclibrary.com/paper/8W5bYG9K. Accessed 26 Nov. 2019.</w:t>
      </w:r>
    </w:p>
    <w:p w14:paraId="05FE876F" w14:textId="77777777" w:rsidR="003A1539" w:rsidRPr="003A1539" w:rsidRDefault="00CB405C" w:rsidP="003A1539">
      <w:pPr>
        <w:pStyle w:val="Bibliography"/>
        <w:rPr>
          <w:rFonts w:ascii="Times New Roman" w:hAnsi="Times New Roman" w:cs="Times New Roman"/>
        </w:rPr>
      </w:pPr>
      <w:r w:rsidRPr="003A1539">
        <w:rPr>
          <w:rFonts w:ascii="Times New Roman" w:hAnsi="Times New Roman" w:cs="Times New Roman"/>
        </w:rPr>
        <w:t xml:space="preserve">Williams, Tennessee. </w:t>
      </w:r>
      <w:r w:rsidRPr="003A1539">
        <w:rPr>
          <w:rFonts w:ascii="Times New Roman" w:hAnsi="Times New Roman" w:cs="Times New Roman"/>
          <w:i/>
          <w:iCs/>
        </w:rPr>
        <w:t>A Streetcar Named Desire</w:t>
      </w:r>
      <w:r w:rsidRPr="003A1539">
        <w:rPr>
          <w:rFonts w:ascii="Times New Roman" w:hAnsi="Times New Roman" w:cs="Times New Roman"/>
        </w:rPr>
        <w:t>. Amereon Limited, 2004.</w:t>
      </w:r>
    </w:p>
    <w:p w14:paraId="109E4FB8" w14:textId="77777777" w:rsidR="003A1539" w:rsidRPr="003A1539" w:rsidRDefault="00CB405C" w:rsidP="007A487A">
      <w:pPr>
        <w:ind w:firstLine="0"/>
        <w:rPr>
          <w:rFonts w:ascii="Times New Roman" w:hAnsi="Times New Roman" w:cs="Times New Roman"/>
          <w:b/>
        </w:rPr>
      </w:pPr>
      <w:r>
        <w:rPr>
          <w:rFonts w:ascii="Times New Roman" w:hAnsi="Times New Roman" w:cs="Times New Roman"/>
          <w:b/>
        </w:rPr>
        <w:fldChar w:fldCharType="end"/>
      </w:r>
    </w:p>
    <w:p w14:paraId="246507A2" w14:textId="77777777" w:rsidR="00BD623D" w:rsidRPr="007B4AF2" w:rsidRDefault="00BD623D" w:rsidP="002B3CF0">
      <w:pPr>
        <w:rPr>
          <w:rFonts w:ascii="Times New Roman" w:hAnsi="Times New Roman" w:cs="Times New Roman"/>
          <w:color w:val="231F20"/>
        </w:rPr>
      </w:pPr>
    </w:p>
    <w:p w14:paraId="52E297C2" w14:textId="77777777" w:rsidR="00D339EF" w:rsidRDefault="00D339EF" w:rsidP="00D339EF">
      <w:pPr>
        <w:ind w:left="720" w:hanging="720"/>
        <w:rPr>
          <w:rFonts w:ascii="Times New Roman" w:hAnsi="Times New Roman" w:cs="Times New Roman"/>
          <w:b/>
          <w:color w:val="231F20"/>
        </w:rPr>
      </w:pPr>
    </w:p>
    <w:p w14:paraId="59E4D95F" w14:textId="77777777" w:rsidR="004B1DCE" w:rsidRPr="00E3396C" w:rsidRDefault="004B1DCE" w:rsidP="008446FB">
      <w:pPr>
        <w:rPr>
          <w:rFonts w:ascii="Times New Roman" w:hAnsi="Times New Roman" w:cs="Times New Roman"/>
        </w:rPr>
      </w:pPr>
    </w:p>
    <w:sectPr w:rsidR="004B1DCE" w:rsidRPr="00E3396C">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91B159" w14:textId="77777777" w:rsidR="00590AB4" w:rsidRDefault="00590AB4">
      <w:pPr>
        <w:spacing w:line="240" w:lineRule="auto"/>
      </w:pPr>
      <w:r>
        <w:separator/>
      </w:r>
    </w:p>
  </w:endnote>
  <w:endnote w:type="continuationSeparator" w:id="0">
    <w:p w14:paraId="3AB068D1" w14:textId="77777777" w:rsidR="00590AB4" w:rsidRDefault="00590A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2A9F14" w14:textId="77777777" w:rsidR="00590AB4" w:rsidRDefault="00590AB4">
      <w:pPr>
        <w:spacing w:line="240" w:lineRule="auto"/>
      </w:pPr>
      <w:r>
        <w:separator/>
      </w:r>
    </w:p>
  </w:footnote>
  <w:footnote w:type="continuationSeparator" w:id="0">
    <w:p w14:paraId="1CF9316E" w14:textId="77777777" w:rsidR="00590AB4" w:rsidRDefault="00590AB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E28B5D" w14:textId="77777777" w:rsidR="00E614DD" w:rsidRDefault="00590AB4">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CD42A0">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F2096" w14:textId="77777777" w:rsidR="00E614DD" w:rsidRDefault="00590AB4">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CD42A0">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37B7A93"/>
    <w:multiLevelType w:val="multilevel"/>
    <w:tmpl w:val="3A4CB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29E3C4C"/>
    <w:multiLevelType w:val="hybridMultilevel"/>
    <w:tmpl w:val="6256DC96"/>
    <w:lvl w:ilvl="0" w:tplc="6E3EB05E">
      <w:start w:val="1"/>
      <w:numFmt w:val="lowerLetter"/>
      <w:pStyle w:val="TableNote"/>
      <w:suff w:val="space"/>
      <w:lvlText w:val="%1."/>
      <w:lvlJc w:val="left"/>
      <w:pPr>
        <w:ind w:left="0" w:firstLine="720"/>
      </w:pPr>
      <w:rPr>
        <w:rFonts w:hint="default"/>
      </w:rPr>
    </w:lvl>
    <w:lvl w:ilvl="1" w:tplc="880CA9DA" w:tentative="1">
      <w:start w:val="1"/>
      <w:numFmt w:val="lowerLetter"/>
      <w:lvlText w:val="%2."/>
      <w:lvlJc w:val="left"/>
      <w:pPr>
        <w:ind w:left="2160" w:hanging="360"/>
      </w:pPr>
    </w:lvl>
    <w:lvl w:ilvl="2" w:tplc="8F948F82" w:tentative="1">
      <w:start w:val="1"/>
      <w:numFmt w:val="lowerRoman"/>
      <w:lvlText w:val="%3."/>
      <w:lvlJc w:val="right"/>
      <w:pPr>
        <w:ind w:left="2880" w:hanging="180"/>
      </w:pPr>
    </w:lvl>
    <w:lvl w:ilvl="3" w:tplc="D4789A7C" w:tentative="1">
      <w:start w:val="1"/>
      <w:numFmt w:val="decimal"/>
      <w:lvlText w:val="%4."/>
      <w:lvlJc w:val="left"/>
      <w:pPr>
        <w:ind w:left="3600" w:hanging="360"/>
      </w:pPr>
    </w:lvl>
    <w:lvl w:ilvl="4" w:tplc="EE0A9AC4" w:tentative="1">
      <w:start w:val="1"/>
      <w:numFmt w:val="lowerLetter"/>
      <w:lvlText w:val="%5."/>
      <w:lvlJc w:val="left"/>
      <w:pPr>
        <w:ind w:left="4320" w:hanging="360"/>
      </w:pPr>
    </w:lvl>
    <w:lvl w:ilvl="5" w:tplc="F76A1FFE" w:tentative="1">
      <w:start w:val="1"/>
      <w:numFmt w:val="lowerRoman"/>
      <w:lvlText w:val="%6."/>
      <w:lvlJc w:val="right"/>
      <w:pPr>
        <w:ind w:left="5040" w:hanging="180"/>
      </w:pPr>
    </w:lvl>
    <w:lvl w:ilvl="6" w:tplc="DEA87D36" w:tentative="1">
      <w:start w:val="1"/>
      <w:numFmt w:val="decimal"/>
      <w:lvlText w:val="%7."/>
      <w:lvlJc w:val="left"/>
      <w:pPr>
        <w:ind w:left="5760" w:hanging="360"/>
      </w:pPr>
    </w:lvl>
    <w:lvl w:ilvl="7" w:tplc="06402A38" w:tentative="1">
      <w:start w:val="1"/>
      <w:numFmt w:val="lowerLetter"/>
      <w:lvlText w:val="%8."/>
      <w:lvlJc w:val="left"/>
      <w:pPr>
        <w:ind w:left="6480" w:hanging="360"/>
      </w:pPr>
    </w:lvl>
    <w:lvl w:ilvl="8" w:tplc="FD22BE34" w:tentative="1">
      <w:start w:val="1"/>
      <w:numFmt w:val="lowerRoman"/>
      <w:lvlText w:val="%9."/>
      <w:lvlJc w:val="right"/>
      <w:pPr>
        <w:ind w:left="7200" w:hanging="180"/>
      </w:pPr>
    </w:lvl>
  </w:abstractNum>
  <w:abstractNum w:abstractNumId="14"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8"/>
  </w:num>
  <w:num w:numId="13">
    <w:abstractNumId w:val="19"/>
  </w:num>
  <w:num w:numId="14">
    <w:abstractNumId w:val="15"/>
  </w:num>
  <w:num w:numId="15">
    <w:abstractNumId w:val="21"/>
  </w:num>
  <w:num w:numId="16">
    <w:abstractNumId w:val="17"/>
  </w:num>
  <w:num w:numId="17">
    <w:abstractNumId w:val="12"/>
  </w:num>
  <w:num w:numId="18">
    <w:abstractNumId w:val="10"/>
  </w:num>
  <w:num w:numId="19">
    <w:abstractNumId w:val="16"/>
  </w:num>
  <w:num w:numId="20">
    <w:abstractNumId w:val="22"/>
  </w:num>
  <w:num w:numId="21">
    <w:abstractNumId w:val="14"/>
  </w:num>
  <w:num w:numId="22">
    <w:abstractNumId w:val="20"/>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01E2F"/>
    <w:rsid w:val="000103E5"/>
    <w:rsid w:val="000166A4"/>
    <w:rsid w:val="00017273"/>
    <w:rsid w:val="000312FF"/>
    <w:rsid w:val="00034C2E"/>
    <w:rsid w:val="00040CBB"/>
    <w:rsid w:val="000473C9"/>
    <w:rsid w:val="00053306"/>
    <w:rsid w:val="00054B1C"/>
    <w:rsid w:val="00057213"/>
    <w:rsid w:val="00061258"/>
    <w:rsid w:val="0006435E"/>
    <w:rsid w:val="00067FB3"/>
    <w:rsid w:val="000739DF"/>
    <w:rsid w:val="00073D87"/>
    <w:rsid w:val="00074F90"/>
    <w:rsid w:val="0008705B"/>
    <w:rsid w:val="00087E4A"/>
    <w:rsid w:val="00090560"/>
    <w:rsid w:val="000908FA"/>
    <w:rsid w:val="0009146A"/>
    <w:rsid w:val="00093F67"/>
    <w:rsid w:val="000A4AAE"/>
    <w:rsid w:val="000A69CE"/>
    <w:rsid w:val="000A6ADA"/>
    <w:rsid w:val="000A6DA3"/>
    <w:rsid w:val="000B1F16"/>
    <w:rsid w:val="000B2C1B"/>
    <w:rsid w:val="000B34B0"/>
    <w:rsid w:val="000B4B46"/>
    <w:rsid w:val="000B78C8"/>
    <w:rsid w:val="000D29FE"/>
    <w:rsid w:val="000D3850"/>
    <w:rsid w:val="000E095A"/>
    <w:rsid w:val="000E166B"/>
    <w:rsid w:val="000E3894"/>
    <w:rsid w:val="000F1991"/>
    <w:rsid w:val="000F2B99"/>
    <w:rsid w:val="000F682E"/>
    <w:rsid w:val="00102551"/>
    <w:rsid w:val="0010387B"/>
    <w:rsid w:val="0010580D"/>
    <w:rsid w:val="001064A0"/>
    <w:rsid w:val="00111B23"/>
    <w:rsid w:val="001125A5"/>
    <w:rsid w:val="00115069"/>
    <w:rsid w:val="00115927"/>
    <w:rsid w:val="00115F20"/>
    <w:rsid w:val="001171F4"/>
    <w:rsid w:val="001218DB"/>
    <w:rsid w:val="00133693"/>
    <w:rsid w:val="00135D06"/>
    <w:rsid w:val="00140345"/>
    <w:rsid w:val="001463B2"/>
    <w:rsid w:val="00154C7F"/>
    <w:rsid w:val="00154D30"/>
    <w:rsid w:val="001556C2"/>
    <w:rsid w:val="00156534"/>
    <w:rsid w:val="00164E9A"/>
    <w:rsid w:val="001661DF"/>
    <w:rsid w:val="0017393A"/>
    <w:rsid w:val="00185BA8"/>
    <w:rsid w:val="00186783"/>
    <w:rsid w:val="00187E61"/>
    <w:rsid w:val="00194DD1"/>
    <w:rsid w:val="001977C7"/>
    <w:rsid w:val="001A1BBD"/>
    <w:rsid w:val="001A5410"/>
    <w:rsid w:val="001B0B12"/>
    <w:rsid w:val="001B288C"/>
    <w:rsid w:val="001B3517"/>
    <w:rsid w:val="001B3EB7"/>
    <w:rsid w:val="001D48F2"/>
    <w:rsid w:val="001D726D"/>
    <w:rsid w:val="001E0F36"/>
    <w:rsid w:val="001E3DB8"/>
    <w:rsid w:val="001E7E86"/>
    <w:rsid w:val="001F3492"/>
    <w:rsid w:val="001F62C0"/>
    <w:rsid w:val="001F64A6"/>
    <w:rsid w:val="00200185"/>
    <w:rsid w:val="002019D0"/>
    <w:rsid w:val="00204B72"/>
    <w:rsid w:val="00205A8E"/>
    <w:rsid w:val="00205A92"/>
    <w:rsid w:val="00212BE5"/>
    <w:rsid w:val="00214492"/>
    <w:rsid w:val="002235E7"/>
    <w:rsid w:val="00232AA0"/>
    <w:rsid w:val="00235BBD"/>
    <w:rsid w:val="00245E02"/>
    <w:rsid w:val="00260E94"/>
    <w:rsid w:val="00262DDC"/>
    <w:rsid w:val="0026487F"/>
    <w:rsid w:val="00265B76"/>
    <w:rsid w:val="00271DAA"/>
    <w:rsid w:val="002771E5"/>
    <w:rsid w:val="002810B7"/>
    <w:rsid w:val="00283FC2"/>
    <w:rsid w:val="0029794C"/>
    <w:rsid w:val="002B3CF0"/>
    <w:rsid w:val="002C28AB"/>
    <w:rsid w:val="002C65D9"/>
    <w:rsid w:val="002D1895"/>
    <w:rsid w:val="002E71EA"/>
    <w:rsid w:val="002E7FCE"/>
    <w:rsid w:val="002F0394"/>
    <w:rsid w:val="002F562C"/>
    <w:rsid w:val="002F6EC8"/>
    <w:rsid w:val="002F78CF"/>
    <w:rsid w:val="003112E7"/>
    <w:rsid w:val="003236EF"/>
    <w:rsid w:val="00324998"/>
    <w:rsid w:val="00343329"/>
    <w:rsid w:val="0034527F"/>
    <w:rsid w:val="003473F2"/>
    <w:rsid w:val="0035153A"/>
    <w:rsid w:val="00353B66"/>
    <w:rsid w:val="003644D6"/>
    <w:rsid w:val="00364805"/>
    <w:rsid w:val="00365269"/>
    <w:rsid w:val="00365FE3"/>
    <w:rsid w:val="00370C86"/>
    <w:rsid w:val="00373211"/>
    <w:rsid w:val="0037605F"/>
    <w:rsid w:val="00384895"/>
    <w:rsid w:val="003913FB"/>
    <w:rsid w:val="003A03CF"/>
    <w:rsid w:val="003A1539"/>
    <w:rsid w:val="003A4A2F"/>
    <w:rsid w:val="003A5E6D"/>
    <w:rsid w:val="003A6A13"/>
    <w:rsid w:val="003A7D39"/>
    <w:rsid w:val="003B01A3"/>
    <w:rsid w:val="003B0836"/>
    <w:rsid w:val="003B49B2"/>
    <w:rsid w:val="003B63E2"/>
    <w:rsid w:val="003C0F39"/>
    <w:rsid w:val="003C27C6"/>
    <w:rsid w:val="003C72BC"/>
    <w:rsid w:val="003D1C61"/>
    <w:rsid w:val="003D32F9"/>
    <w:rsid w:val="003E03C0"/>
    <w:rsid w:val="003E10E8"/>
    <w:rsid w:val="003E19F7"/>
    <w:rsid w:val="003E3167"/>
    <w:rsid w:val="003E32B5"/>
    <w:rsid w:val="003E52F0"/>
    <w:rsid w:val="003F3320"/>
    <w:rsid w:val="003F38B3"/>
    <w:rsid w:val="003F4F4C"/>
    <w:rsid w:val="00400524"/>
    <w:rsid w:val="0040452A"/>
    <w:rsid w:val="00405F62"/>
    <w:rsid w:val="00415023"/>
    <w:rsid w:val="00422615"/>
    <w:rsid w:val="004351AC"/>
    <w:rsid w:val="00437A3A"/>
    <w:rsid w:val="00442FE7"/>
    <w:rsid w:val="004453BF"/>
    <w:rsid w:val="00447A26"/>
    <w:rsid w:val="00451445"/>
    <w:rsid w:val="0045251F"/>
    <w:rsid w:val="00456604"/>
    <w:rsid w:val="00466DBF"/>
    <w:rsid w:val="00467AFF"/>
    <w:rsid w:val="004732D3"/>
    <w:rsid w:val="004751E7"/>
    <w:rsid w:val="00485CD7"/>
    <w:rsid w:val="00490BD1"/>
    <w:rsid w:val="00491B55"/>
    <w:rsid w:val="00493B65"/>
    <w:rsid w:val="00495990"/>
    <w:rsid w:val="004A134D"/>
    <w:rsid w:val="004A2274"/>
    <w:rsid w:val="004A2675"/>
    <w:rsid w:val="004A72F7"/>
    <w:rsid w:val="004B1DCE"/>
    <w:rsid w:val="004B2163"/>
    <w:rsid w:val="004B7AA8"/>
    <w:rsid w:val="004C35C1"/>
    <w:rsid w:val="004C71DD"/>
    <w:rsid w:val="004D69FB"/>
    <w:rsid w:val="004F10B5"/>
    <w:rsid w:val="004F1D22"/>
    <w:rsid w:val="004F7139"/>
    <w:rsid w:val="0050080A"/>
    <w:rsid w:val="00503259"/>
    <w:rsid w:val="00506CA9"/>
    <w:rsid w:val="005075C8"/>
    <w:rsid w:val="005200FD"/>
    <w:rsid w:val="00520FE3"/>
    <w:rsid w:val="0052146D"/>
    <w:rsid w:val="00527600"/>
    <w:rsid w:val="00540E4B"/>
    <w:rsid w:val="00544373"/>
    <w:rsid w:val="00546221"/>
    <w:rsid w:val="00546525"/>
    <w:rsid w:val="00551970"/>
    <w:rsid w:val="005525EB"/>
    <w:rsid w:val="00555DCC"/>
    <w:rsid w:val="00556032"/>
    <w:rsid w:val="00557E9E"/>
    <w:rsid w:val="00560391"/>
    <w:rsid w:val="005608A5"/>
    <w:rsid w:val="00564F54"/>
    <w:rsid w:val="00565D4C"/>
    <w:rsid w:val="00565F48"/>
    <w:rsid w:val="0057093C"/>
    <w:rsid w:val="005735C0"/>
    <w:rsid w:val="005739D4"/>
    <w:rsid w:val="00584300"/>
    <w:rsid w:val="0058596F"/>
    <w:rsid w:val="00590819"/>
    <w:rsid w:val="00590AB4"/>
    <w:rsid w:val="00590D71"/>
    <w:rsid w:val="00591641"/>
    <w:rsid w:val="005B0F0A"/>
    <w:rsid w:val="005B68E3"/>
    <w:rsid w:val="005C340F"/>
    <w:rsid w:val="005C4AD8"/>
    <w:rsid w:val="005C71ED"/>
    <w:rsid w:val="005D0B47"/>
    <w:rsid w:val="005D1413"/>
    <w:rsid w:val="005E6EF2"/>
    <w:rsid w:val="005F29BF"/>
    <w:rsid w:val="005F31D2"/>
    <w:rsid w:val="005F6D26"/>
    <w:rsid w:val="00602E3E"/>
    <w:rsid w:val="006044CD"/>
    <w:rsid w:val="00606267"/>
    <w:rsid w:val="0061251C"/>
    <w:rsid w:val="006137C3"/>
    <w:rsid w:val="006146F3"/>
    <w:rsid w:val="00620657"/>
    <w:rsid w:val="006258A6"/>
    <w:rsid w:val="0062745F"/>
    <w:rsid w:val="00632AB2"/>
    <w:rsid w:val="00637E3B"/>
    <w:rsid w:val="00640D6C"/>
    <w:rsid w:val="0064263A"/>
    <w:rsid w:val="0065208C"/>
    <w:rsid w:val="006577E3"/>
    <w:rsid w:val="00657AC9"/>
    <w:rsid w:val="00667852"/>
    <w:rsid w:val="00674E40"/>
    <w:rsid w:val="00680ED1"/>
    <w:rsid w:val="00681622"/>
    <w:rsid w:val="00683DAA"/>
    <w:rsid w:val="006843FE"/>
    <w:rsid w:val="00685FB6"/>
    <w:rsid w:val="00690B00"/>
    <w:rsid w:val="00691A16"/>
    <w:rsid w:val="00691EC1"/>
    <w:rsid w:val="006A3E98"/>
    <w:rsid w:val="006A3F1F"/>
    <w:rsid w:val="006A55DF"/>
    <w:rsid w:val="006B0000"/>
    <w:rsid w:val="006B0D31"/>
    <w:rsid w:val="006C5070"/>
    <w:rsid w:val="006C5205"/>
    <w:rsid w:val="006C7D5F"/>
    <w:rsid w:val="006D17DB"/>
    <w:rsid w:val="006D3CCA"/>
    <w:rsid w:val="006D4B15"/>
    <w:rsid w:val="006E38AF"/>
    <w:rsid w:val="006F5808"/>
    <w:rsid w:val="00701DBF"/>
    <w:rsid w:val="007029EA"/>
    <w:rsid w:val="00707773"/>
    <w:rsid w:val="00715208"/>
    <w:rsid w:val="00716CFF"/>
    <w:rsid w:val="0071770D"/>
    <w:rsid w:val="0072056C"/>
    <w:rsid w:val="00727CD3"/>
    <w:rsid w:val="00730C0D"/>
    <w:rsid w:val="007315EA"/>
    <w:rsid w:val="00742588"/>
    <w:rsid w:val="00747375"/>
    <w:rsid w:val="007501AB"/>
    <w:rsid w:val="00750A4E"/>
    <w:rsid w:val="00751BB8"/>
    <w:rsid w:val="007549DB"/>
    <w:rsid w:val="007612C2"/>
    <w:rsid w:val="007627D5"/>
    <w:rsid w:val="00765D64"/>
    <w:rsid w:val="00766182"/>
    <w:rsid w:val="00774D1F"/>
    <w:rsid w:val="00780DB6"/>
    <w:rsid w:val="00782211"/>
    <w:rsid w:val="00784711"/>
    <w:rsid w:val="0078514B"/>
    <w:rsid w:val="007913F0"/>
    <w:rsid w:val="007938AB"/>
    <w:rsid w:val="00793EF9"/>
    <w:rsid w:val="007A0D02"/>
    <w:rsid w:val="007A487A"/>
    <w:rsid w:val="007A70B2"/>
    <w:rsid w:val="007A7B80"/>
    <w:rsid w:val="007B3567"/>
    <w:rsid w:val="007B4AF2"/>
    <w:rsid w:val="007B7BCF"/>
    <w:rsid w:val="007C53FB"/>
    <w:rsid w:val="007C64F9"/>
    <w:rsid w:val="007D0BD9"/>
    <w:rsid w:val="007D1968"/>
    <w:rsid w:val="007D3DEA"/>
    <w:rsid w:val="007D5D3B"/>
    <w:rsid w:val="007D7680"/>
    <w:rsid w:val="007E05BC"/>
    <w:rsid w:val="007E08D0"/>
    <w:rsid w:val="007E7E77"/>
    <w:rsid w:val="007F3920"/>
    <w:rsid w:val="007F7AF9"/>
    <w:rsid w:val="00800097"/>
    <w:rsid w:val="0080055E"/>
    <w:rsid w:val="008067AF"/>
    <w:rsid w:val="00813953"/>
    <w:rsid w:val="00813B63"/>
    <w:rsid w:val="008166CA"/>
    <w:rsid w:val="00816B6B"/>
    <w:rsid w:val="008226FD"/>
    <w:rsid w:val="00822D8F"/>
    <w:rsid w:val="00824A04"/>
    <w:rsid w:val="00834F6C"/>
    <w:rsid w:val="008446FB"/>
    <w:rsid w:val="00860929"/>
    <w:rsid w:val="00860A90"/>
    <w:rsid w:val="00870239"/>
    <w:rsid w:val="008712EF"/>
    <w:rsid w:val="00871862"/>
    <w:rsid w:val="00875BF2"/>
    <w:rsid w:val="00894588"/>
    <w:rsid w:val="00894C21"/>
    <w:rsid w:val="008A07F4"/>
    <w:rsid w:val="008A284D"/>
    <w:rsid w:val="008A3C67"/>
    <w:rsid w:val="008B0FF1"/>
    <w:rsid w:val="008B1695"/>
    <w:rsid w:val="008B1F34"/>
    <w:rsid w:val="008B4664"/>
    <w:rsid w:val="008B7D18"/>
    <w:rsid w:val="008C0F04"/>
    <w:rsid w:val="008C262E"/>
    <w:rsid w:val="008C5800"/>
    <w:rsid w:val="008C5FD5"/>
    <w:rsid w:val="008D48AF"/>
    <w:rsid w:val="008E12F7"/>
    <w:rsid w:val="008E1A39"/>
    <w:rsid w:val="008E75AD"/>
    <w:rsid w:val="008F1F97"/>
    <w:rsid w:val="008F4052"/>
    <w:rsid w:val="00905693"/>
    <w:rsid w:val="009073AB"/>
    <w:rsid w:val="0091028F"/>
    <w:rsid w:val="009227D9"/>
    <w:rsid w:val="0092509A"/>
    <w:rsid w:val="00925203"/>
    <w:rsid w:val="00927708"/>
    <w:rsid w:val="00932843"/>
    <w:rsid w:val="00932C21"/>
    <w:rsid w:val="00950A9F"/>
    <w:rsid w:val="00972B1F"/>
    <w:rsid w:val="009811E6"/>
    <w:rsid w:val="00981DEA"/>
    <w:rsid w:val="00983DDB"/>
    <w:rsid w:val="00985A65"/>
    <w:rsid w:val="0098667C"/>
    <w:rsid w:val="00990058"/>
    <w:rsid w:val="00992AF0"/>
    <w:rsid w:val="009958FF"/>
    <w:rsid w:val="009960E4"/>
    <w:rsid w:val="00996C82"/>
    <w:rsid w:val="009A6DF3"/>
    <w:rsid w:val="009A7913"/>
    <w:rsid w:val="009B5AF4"/>
    <w:rsid w:val="009B5D14"/>
    <w:rsid w:val="009B5E9D"/>
    <w:rsid w:val="009C00AE"/>
    <w:rsid w:val="009C259B"/>
    <w:rsid w:val="009C6EBB"/>
    <w:rsid w:val="009D1ABA"/>
    <w:rsid w:val="009D1BE2"/>
    <w:rsid w:val="009D4EB3"/>
    <w:rsid w:val="009D67E9"/>
    <w:rsid w:val="009F1599"/>
    <w:rsid w:val="009F346E"/>
    <w:rsid w:val="00A0352C"/>
    <w:rsid w:val="00A0673D"/>
    <w:rsid w:val="00A07616"/>
    <w:rsid w:val="00A1560A"/>
    <w:rsid w:val="00A17152"/>
    <w:rsid w:val="00A1744A"/>
    <w:rsid w:val="00A3107E"/>
    <w:rsid w:val="00A31F00"/>
    <w:rsid w:val="00A34FEA"/>
    <w:rsid w:val="00A35425"/>
    <w:rsid w:val="00A35B95"/>
    <w:rsid w:val="00A36F52"/>
    <w:rsid w:val="00A408A8"/>
    <w:rsid w:val="00A45BB4"/>
    <w:rsid w:val="00A47F5B"/>
    <w:rsid w:val="00A55235"/>
    <w:rsid w:val="00A56ED5"/>
    <w:rsid w:val="00A6001B"/>
    <w:rsid w:val="00A66D06"/>
    <w:rsid w:val="00A71D99"/>
    <w:rsid w:val="00A7789E"/>
    <w:rsid w:val="00A80C82"/>
    <w:rsid w:val="00A81D42"/>
    <w:rsid w:val="00A92725"/>
    <w:rsid w:val="00A97E8F"/>
    <w:rsid w:val="00AA68C2"/>
    <w:rsid w:val="00AA7134"/>
    <w:rsid w:val="00AB7189"/>
    <w:rsid w:val="00AC029B"/>
    <w:rsid w:val="00AC475E"/>
    <w:rsid w:val="00AC498B"/>
    <w:rsid w:val="00AC5D8C"/>
    <w:rsid w:val="00AD0227"/>
    <w:rsid w:val="00AD2491"/>
    <w:rsid w:val="00AD35AC"/>
    <w:rsid w:val="00AD3F31"/>
    <w:rsid w:val="00AD3F3A"/>
    <w:rsid w:val="00AD44E5"/>
    <w:rsid w:val="00AD59F1"/>
    <w:rsid w:val="00AE50BC"/>
    <w:rsid w:val="00AE5E1F"/>
    <w:rsid w:val="00AE6388"/>
    <w:rsid w:val="00AF664B"/>
    <w:rsid w:val="00B0311A"/>
    <w:rsid w:val="00B039B9"/>
    <w:rsid w:val="00B10293"/>
    <w:rsid w:val="00B13D1B"/>
    <w:rsid w:val="00B21A1A"/>
    <w:rsid w:val="00B2657C"/>
    <w:rsid w:val="00B319CD"/>
    <w:rsid w:val="00B41656"/>
    <w:rsid w:val="00B41D09"/>
    <w:rsid w:val="00B43604"/>
    <w:rsid w:val="00B46C7F"/>
    <w:rsid w:val="00B52E92"/>
    <w:rsid w:val="00B55A8B"/>
    <w:rsid w:val="00B72D91"/>
    <w:rsid w:val="00B72DEE"/>
    <w:rsid w:val="00B76378"/>
    <w:rsid w:val="00B818DF"/>
    <w:rsid w:val="00B83FF8"/>
    <w:rsid w:val="00B86269"/>
    <w:rsid w:val="00B862A4"/>
    <w:rsid w:val="00B936C0"/>
    <w:rsid w:val="00BA0169"/>
    <w:rsid w:val="00BA1BAA"/>
    <w:rsid w:val="00BA354B"/>
    <w:rsid w:val="00BA6A3B"/>
    <w:rsid w:val="00BB737A"/>
    <w:rsid w:val="00BC263E"/>
    <w:rsid w:val="00BC7288"/>
    <w:rsid w:val="00BC7BA9"/>
    <w:rsid w:val="00BD0443"/>
    <w:rsid w:val="00BD5AD0"/>
    <w:rsid w:val="00BD623D"/>
    <w:rsid w:val="00BD7BE8"/>
    <w:rsid w:val="00BE41CF"/>
    <w:rsid w:val="00BF02F3"/>
    <w:rsid w:val="00BF5B06"/>
    <w:rsid w:val="00C008A2"/>
    <w:rsid w:val="00C020C9"/>
    <w:rsid w:val="00C0444A"/>
    <w:rsid w:val="00C12386"/>
    <w:rsid w:val="00C16243"/>
    <w:rsid w:val="00C22547"/>
    <w:rsid w:val="00C22AC0"/>
    <w:rsid w:val="00C2617D"/>
    <w:rsid w:val="00C27B31"/>
    <w:rsid w:val="00C316CD"/>
    <w:rsid w:val="00C323D7"/>
    <w:rsid w:val="00C3384F"/>
    <w:rsid w:val="00C42095"/>
    <w:rsid w:val="00C452DC"/>
    <w:rsid w:val="00C4587F"/>
    <w:rsid w:val="00C55347"/>
    <w:rsid w:val="00C62CC6"/>
    <w:rsid w:val="00C6337F"/>
    <w:rsid w:val="00C679F2"/>
    <w:rsid w:val="00C67B69"/>
    <w:rsid w:val="00C9174F"/>
    <w:rsid w:val="00CB1F85"/>
    <w:rsid w:val="00CB20DD"/>
    <w:rsid w:val="00CB405C"/>
    <w:rsid w:val="00CB63FE"/>
    <w:rsid w:val="00CB73E3"/>
    <w:rsid w:val="00CB7AFD"/>
    <w:rsid w:val="00CC0A77"/>
    <w:rsid w:val="00CD0FEB"/>
    <w:rsid w:val="00CD3FEE"/>
    <w:rsid w:val="00CD42A0"/>
    <w:rsid w:val="00CE3A39"/>
    <w:rsid w:val="00CF2AF4"/>
    <w:rsid w:val="00CF5D19"/>
    <w:rsid w:val="00D05A7B"/>
    <w:rsid w:val="00D1385E"/>
    <w:rsid w:val="00D16A9A"/>
    <w:rsid w:val="00D17A9A"/>
    <w:rsid w:val="00D2340B"/>
    <w:rsid w:val="00D30769"/>
    <w:rsid w:val="00D32801"/>
    <w:rsid w:val="00D339EF"/>
    <w:rsid w:val="00D418CF"/>
    <w:rsid w:val="00D43826"/>
    <w:rsid w:val="00D51177"/>
    <w:rsid w:val="00D52117"/>
    <w:rsid w:val="00D5693D"/>
    <w:rsid w:val="00D61843"/>
    <w:rsid w:val="00D61ADD"/>
    <w:rsid w:val="00D8200E"/>
    <w:rsid w:val="00D83A49"/>
    <w:rsid w:val="00D84F80"/>
    <w:rsid w:val="00D8606C"/>
    <w:rsid w:val="00D877ED"/>
    <w:rsid w:val="00D90081"/>
    <w:rsid w:val="00D942D7"/>
    <w:rsid w:val="00D95946"/>
    <w:rsid w:val="00D96215"/>
    <w:rsid w:val="00D96848"/>
    <w:rsid w:val="00DA0022"/>
    <w:rsid w:val="00DA6D68"/>
    <w:rsid w:val="00DB0D39"/>
    <w:rsid w:val="00DB4192"/>
    <w:rsid w:val="00DC0310"/>
    <w:rsid w:val="00DC3D02"/>
    <w:rsid w:val="00DD4857"/>
    <w:rsid w:val="00DD6B54"/>
    <w:rsid w:val="00DE13D4"/>
    <w:rsid w:val="00DE5D3A"/>
    <w:rsid w:val="00DF1398"/>
    <w:rsid w:val="00DF3A2A"/>
    <w:rsid w:val="00E14005"/>
    <w:rsid w:val="00E247A6"/>
    <w:rsid w:val="00E327B2"/>
    <w:rsid w:val="00E3396C"/>
    <w:rsid w:val="00E34864"/>
    <w:rsid w:val="00E37A9D"/>
    <w:rsid w:val="00E45AF8"/>
    <w:rsid w:val="00E46105"/>
    <w:rsid w:val="00E50065"/>
    <w:rsid w:val="00E50C41"/>
    <w:rsid w:val="00E550D8"/>
    <w:rsid w:val="00E57C1E"/>
    <w:rsid w:val="00E614DD"/>
    <w:rsid w:val="00E627B4"/>
    <w:rsid w:val="00E67631"/>
    <w:rsid w:val="00E84D2B"/>
    <w:rsid w:val="00E8762B"/>
    <w:rsid w:val="00E9130A"/>
    <w:rsid w:val="00E93503"/>
    <w:rsid w:val="00E97893"/>
    <w:rsid w:val="00EB282B"/>
    <w:rsid w:val="00EB4218"/>
    <w:rsid w:val="00EC0EA5"/>
    <w:rsid w:val="00EC3EC1"/>
    <w:rsid w:val="00ED11C9"/>
    <w:rsid w:val="00ED3469"/>
    <w:rsid w:val="00ED4FE4"/>
    <w:rsid w:val="00EE2B7A"/>
    <w:rsid w:val="00EE691F"/>
    <w:rsid w:val="00EE7CCD"/>
    <w:rsid w:val="00F12AB4"/>
    <w:rsid w:val="00F149C6"/>
    <w:rsid w:val="00F1527A"/>
    <w:rsid w:val="00F223C9"/>
    <w:rsid w:val="00F31FBD"/>
    <w:rsid w:val="00F327A8"/>
    <w:rsid w:val="00F35729"/>
    <w:rsid w:val="00F357F0"/>
    <w:rsid w:val="00F36EB4"/>
    <w:rsid w:val="00F556A4"/>
    <w:rsid w:val="00F563B5"/>
    <w:rsid w:val="00F56EA3"/>
    <w:rsid w:val="00F605A8"/>
    <w:rsid w:val="00F641A0"/>
    <w:rsid w:val="00F65AA7"/>
    <w:rsid w:val="00F6773D"/>
    <w:rsid w:val="00F70ED5"/>
    <w:rsid w:val="00F72865"/>
    <w:rsid w:val="00F76C2F"/>
    <w:rsid w:val="00F82BEC"/>
    <w:rsid w:val="00F83220"/>
    <w:rsid w:val="00F83C90"/>
    <w:rsid w:val="00F83CBC"/>
    <w:rsid w:val="00F85D0D"/>
    <w:rsid w:val="00F86987"/>
    <w:rsid w:val="00F90943"/>
    <w:rsid w:val="00F9444C"/>
    <w:rsid w:val="00F95342"/>
    <w:rsid w:val="00FA4419"/>
    <w:rsid w:val="00FB032C"/>
    <w:rsid w:val="00FC2EA7"/>
    <w:rsid w:val="00FC3C0D"/>
    <w:rsid w:val="00FC7370"/>
    <w:rsid w:val="00FC753E"/>
    <w:rsid w:val="00FD2BB7"/>
    <w:rsid w:val="00FD2F63"/>
    <w:rsid w:val="00FD3FDE"/>
    <w:rsid w:val="00FD6196"/>
    <w:rsid w:val="00FE7350"/>
    <w:rsid w:val="00FF15A0"/>
    <w:rsid w:val="00FF2B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933D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customStyle="1" w:styleId="mi">
    <w:name w:val="mi"/>
    <w:basedOn w:val="DefaultParagraphFont"/>
    <w:rsid w:val="00034C2E"/>
  </w:style>
  <w:style w:type="character" w:customStyle="1" w:styleId="mo">
    <w:name w:val="mo"/>
    <w:basedOn w:val="DefaultParagraphFont"/>
    <w:rsid w:val="00034C2E"/>
  </w:style>
  <w:style w:type="character" w:customStyle="1" w:styleId="mn">
    <w:name w:val="mn"/>
    <w:basedOn w:val="DefaultParagraphFont"/>
    <w:rsid w:val="00034C2E"/>
  </w:style>
  <w:style w:type="character" w:styleId="Hyperlink">
    <w:name w:val="Hyperlink"/>
    <w:basedOn w:val="DefaultParagraphFont"/>
    <w:uiPriority w:val="99"/>
    <w:unhideWhenUsed/>
    <w:rsid w:val="007D0BD9"/>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D730D3">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D730D3">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D730D3">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D730D3">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D730D3">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05232C"/>
    <w:rsid w:val="00102BED"/>
    <w:rsid w:val="00113E61"/>
    <w:rsid w:val="00123F04"/>
    <w:rsid w:val="00276C64"/>
    <w:rsid w:val="002E3818"/>
    <w:rsid w:val="002F4056"/>
    <w:rsid w:val="003729CB"/>
    <w:rsid w:val="003A0181"/>
    <w:rsid w:val="00423A49"/>
    <w:rsid w:val="0051389D"/>
    <w:rsid w:val="005A3EFE"/>
    <w:rsid w:val="00765F95"/>
    <w:rsid w:val="007A5219"/>
    <w:rsid w:val="007E0573"/>
    <w:rsid w:val="008147E5"/>
    <w:rsid w:val="00824DDA"/>
    <w:rsid w:val="008459D4"/>
    <w:rsid w:val="00870D6F"/>
    <w:rsid w:val="0089672B"/>
    <w:rsid w:val="008A4DF9"/>
    <w:rsid w:val="008F31C1"/>
    <w:rsid w:val="009D2716"/>
    <w:rsid w:val="00A06FEB"/>
    <w:rsid w:val="00A8605E"/>
    <w:rsid w:val="00B02344"/>
    <w:rsid w:val="00B1634E"/>
    <w:rsid w:val="00B17086"/>
    <w:rsid w:val="00B31BD7"/>
    <w:rsid w:val="00BF0779"/>
    <w:rsid w:val="00D51C20"/>
    <w:rsid w:val="00D730D3"/>
    <w:rsid w:val="00DF3A8C"/>
    <w:rsid w:val="00E42301"/>
    <w:rsid w:val="00E5285A"/>
    <w:rsid w:val="00F13C05"/>
    <w:rsid w:val="00F34D7F"/>
    <w:rsid w:val="00F36CA4"/>
    <w:rsid w:val="00F80C86"/>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721</Words>
  <Characters>9810</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6T11:40:00Z</dcterms:created>
  <dcterms:modified xsi:type="dcterms:W3CDTF">2019-11-26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h1C8e6il"/&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